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90DE8C" w14:textId="77777777" w:rsidR="00F84072" w:rsidRPr="00392725" w:rsidRDefault="00F84072" w:rsidP="00F84072">
      <w:pPr>
        <w:keepNext/>
        <w:keepLines/>
        <w:spacing w:after="0" w:line="960" w:lineRule="auto"/>
        <w:jc w:val="center"/>
        <w:outlineLvl w:val="0"/>
        <w:rPr>
          <w:rFonts w:ascii="Times New Roman" w:eastAsia="Times New Roman" w:hAnsi="Times New Roman" w:cs="Times New Roman"/>
          <w:color w:val="000000"/>
          <w:sz w:val="28"/>
          <w:szCs w:val="32"/>
        </w:rPr>
      </w:pPr>
      <w:bookmarkStart w:id="0" w:name="_Toc92294032"/>
      <w:r w:rsidRPr="00392725">
        <w:rPr>
          <w:rFonts w:ascii="Times New Roman" w:eastAsia="Times New Roman" w:hAnsi="Times New Roman" w:cs="Times New Roman"/>
          <w:b/>
          <w:color w:val="000000"/>
          <w:sz w:val="28"/>
          <w:szCs w:val="32"/>
        </w:rPr>
        <w:t>DAFTAR PUSTAKA</w:t>
      </w:r>
      <w:bookmarkEnd w:id="0"/>
    </w:p>
    <w:p w14:paraId="76B6972B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Sumber</w:t>
      </w:r>
      <w:proofErr w:type="spellEnd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Buku</w:t>
      </w:r>
      <w:proofErr w:type="spellEnd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:</w:t>
      </w:r>
      <w:proofErr w:type="gram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</w:p>
    <w:p w14:paraId="55D2458E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Abdullah, M.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dan Evaluasi Kinerja Karyawan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Yogyakarta: Aswaja Pressindo.</w:t>
      </w:r>
    </w:p>
    <w:p w14:paraId="7EC33904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Aldila, S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Pengantar Bisnis dan Manajemen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Pamekasan: Duta Media Publishing.</w:t>
      </w:r>
    </w:p>
    <w:p w14:paraId="226F45E4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Arifin, N. (2017)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 : Teori dan kasus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Jepara: Unisnu Press.</w:t>
      </w:r>
    </w:p>
    <w:p w14:paraId="21D903FC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Edison, E., Anwar, Y. and Komariyah, I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1D7AB151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Hariandja, M. (2018)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Jakarta: Gramedia.</w:t>
      </w:r>
    </w:p>
    <w:p w14:paraId="06F130F1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Hasibuan, M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Revisi. Jakarta: PT Bumi Aksara.</w:t>
      </w:r>
    </w:p>
    <w:p w14:paraId="6DEF5016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Larasati, S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14:paraId="10E04139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Mangkunegara, A. A. P.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Bandung: PT. Remaja Rosdakarya.</w:t>
      </w:r>
    </w:p>
    <w:p w14:paraId="0632EA79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Purnaya, I. G. K.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1st edn. Yogyakarta: Andi.</w:t>
      </w:r>
    </w:p>
    <w:p w14:paraId="6A59D15C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Robbins, Stephen P. and Mary, C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13th edn. Edited by B. S. D. D. B. P. Jakarta: Erlangga.</w:t>
      </w:r>
    </w:p>
    <w:p w14:paraId="12C1B979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Sugiyono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(pendekatan kuantitatif, kualitatif, dan r&amp;d)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2CF524E2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Supomo, R., Nurhayati, E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untuk mahasiswa dan umum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Bandung: Yrama Widya.</w:t>
      </w:r>
    </w:p>
    <w:p w14:paraId="5394C858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Sutrisno, E.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Jakarta: Prenada Media Group.</w:t>
      </w:r>
    </w:p>
    <w:p w14:paraId="0DD6B46F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Thamrin (2019)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Perencanaan Manajemen Sumber Daya Manusia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14:paraId="00D4BF59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Yuniarsih, T., S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anajemen sumber daya manusia : Teori, aplikasi dan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isu penelitian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7CBD7592" w14:textId="77777777" w:rsidR="00F84072" w:rsidRPr="006A759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</w:p>
    <w:p w14:paraId="0B5463BF" w14:textId="77777777" w:rsidR="00F84072" w:rsidRPr="008D3D71" w:rsidRDefault="00F84072" w:rsidP="00F84072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720" w:hanging="720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</w:pPr>
      <w:proofErr w:type="spellStart"/>
      <w:r w:rsidRPr="008D3D71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>Sumber</w:t>
      </w:r>
      <w:proofErr w:type="spellEnd"/>
      <w:r w:rsidRPr="008D3D71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 xml:space="preserve"> </w:t>
      </w:r>
      <w:proofErr w:type="spellStart"/>
      <w:r w:rsidRPr="008D3D71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>Buku</w:t>
      </w:r>
      <w:proofErr w:type="spellEnd"/>
      <w:r w:rsidRPr="008D3D71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 xml:space="preserve"> dan Thesis </w:t>
      </w:r>
    </w:p>
    <w:p w14:paraId="3F833F39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Pr="001B37D8">
        <w:rPr>
          <w:rFonts w:ascii="Times New Roman" w:hAnsi="Times New Roman" w:cs="Times New Roman"/>
          <w:noProof/>
          <w:sz w:val="24"/>
          <w:szCs w:val="24"/>
        </w:rPr>
        <w:t>A.V.T. Palembang., O.S. Nelwan., M. P.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rekrutmen, seleksi dan penempatan kerja terhadap kinerja karyawan (Studi kasus pada Karyawan PT. PLN (PERSERO) Wilayah Suluttenggo area Manado)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5(3), pp. 3479 – 3488. Available at: https://ejournal.unsrat.ac.id/index.php/emba/article/view/17567/17097 .</w:t>
      </w:r>
    </w:p>
    <w:p w14:paraId="291D4753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Aan R. P., Nurul Q., B. K. N.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rekrutmen, penempatan dan pelatihan terhadap Kinerja Karyawan pada PT. Unilever Indonesia, Tbk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ranchmark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3(3), pp. 142–156. Available at: http://fe.ubhara.ac.id/ojs/index.php/ebranchmarck/article/view/440/413 .</w:t>
      </w:r>
    </w:p>
    <w:p w14:paraId="6345F7EB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Badawi, B., &amp; Fitriyah, F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seleksi dan penempatan terhadap kinerja karyawan PT. Adis Dinamika Sentosa Kabupaten Majalengka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Value : Jurnal Manajemen Dan Akuntansi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13(1), pp. 31–47. doi: https://doi.org/10.32534/jv.v13i1.857.</w:t>
      </w:r>
    </w:p>
    <w:p w14:paraId="0E44D821" w14:textId="77777777" w:rsidR="00F8407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Bela C., Dr.Ir. Syarifuddin, M. . (2020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seleksi, penempatan dan pelatihan terhadap kinerja karyawan Wilayah Telekomunikasi Bekasi PT. Telekomunikasi Indonesia, Tbk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7(2), pp. 437–449. Available at:</w:t>
      </w:r>
    </w:p>
    <w:p w14:paraId="022410BB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https://scholar.google.com/scholar?lookup=0&amp;q=Pengaruh+Seleksi,+Penempatan+dan+Pelatihan+terhadap+Kinerja+karyawan+Wilayah+Telekomunikasi+Bekasi+PT.+Telekomunikasi+Indonesia,+Tbk&amp;hl=id&amp;as_sdt=0,5.</w:t>
      </w:r>
    </w:p>
    <w:p w14:paraId="3CA285E3" w14:textId="77777777" w:rsidR="00F8407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DS Riyadi, R. V. (2020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seleksi dan penempatan terhadap kinerja karyawan pada Pt. Suzuki Finance Indonesia Kantor Pusat Jakarta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Jurnal MBE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6</w:t>
      </w:r>
      <w:r>
        <w:rPr>
          <w:rFonts w:ascii="Times New Roman" w:hAnsi="Times New Roman" w:cs="Times New Roman"/>
          <w:noProof/>
          <w:sz w:val="24"/>
          <w:szCs w:val="24"/>
        </w:rPr>
        <w:t>(1), pp. 425–440. Available at:</w:t>
      </w:r>
    </w:p>
    <w:p w14:paraId="41F738E6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http://ojs.unr.ac.id/index.php/Equilibrium/article/view/412.</w:t>
      </w:r>
    </w:p>
    <w:p w14:paraId="444E9B75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Garaika, Margahana, H. (2019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ran seleksi (selection) tenaga kerja yang tepat terhadap tercapainya tujuan organisasi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Jurnal ilmu ekonomi dan sosial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17(2), pp. 112–123. doi: 10.47232/aktual.v17i2.42.</w:t>
      </w:r>
    </w:p>
    <w:p w14:paraId="16AEB16C" w14:textId="77777777" w:rsidR="00F8407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Leli S. L., N. P. N.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rekrutmen dan seleksi terhadap kinerja </w:t>
      </w:r>
      <w:r w:rsidRPr="001B37D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aryawan PT. Schneider Elektric Manufacturing Batam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Barelang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, 2(1), pp. 76–88. Available at: </w:t>
      </w:r>
    </w:p>
    <w:p w14:paraId="46D92E83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http://113.212.163.133/index.php/jab/article/view/1603 .</w:t>
      </w:r>
    </w:p>
    <w:p w14:paraId="14DA2CDC" w14:textId="77777777" w:rsidR="00F8407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Marhamila S., Misransyah A., M. A. (2019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rekrutmen, seleksi dan penempatan terhadap kinerja pegawai Pemerintah non PNS (Studi pada Dinas Kependudukan dan Pencatatan Sipil Kota Banjarmasin)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Administraus –Jurnal Ilmu Administrasi dan Manajemen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, 3(2), pp. 456–467. Available at: </w:t>
      </w:r>
    </w:p>
    <w:p w14:paraId="10F7C286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https://ejournal.stiabinabanuabjm.ac.id/index.php/administraus/article/view/78/53 .</w:t>
      </w:r>
    </w:p>
    <w:p w14:paraId="0BEE56EA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Meiyer, S. (2020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rekrutmen, seleksi dan penempatan terhadap kinerja frontliner pada Bank BNI Kantor Cabang Salatiga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BISECER (Business Economic Entrepreneurship)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3(2), pp. 234–245. Available at: http://www.ejournal.undaris.ac.id/index.php/biceser/article/view/183.</w:t>
      </w:r>
    </w:p>
    <w:p w14:paraId="51890661" w14:textId="77777777" w:rsidR="00F8407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Muaja, Adolfina and Dotulong 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>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penempatan kerja dan pengalaman kerja terhadap kinerja karyawan pada PT. Bank Sulutgo kantor cabang utama Manado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, 5(2), pp. 2211–2220. Available at: </w:t>
      </w:r>
    </w:p>
    <w:p w14:paraId="10C699FF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https://ejournal.unsrat.ac.id/index.php/emba/article/view/16520 .</w:t>
      </w:r>
    </w:p>
    <w:p w14:paraId="2E0E8E8D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Nurul A., A. G. (2018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proses rekrutmen dan seleksi terhadap kinerja karyawan PT. Bank Maya Pada Internasional, Tbk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&amp; Ekonomi Syariah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1(2), pp. 2599–3410. Available at: http://stiealwashliyahsibolga.ac.id/jurnal/inde</w:t>
      </w:r>
      <w:r>
        <w:rPr>
          <w:rFonts w:ascii="Times New Roman" w:hAnsi="Times New Roman" w:cs="Times New Roman"/>
          <w:noProof/>
          <w:sz w:val="24"/>
          <w:szCs w:val="24"/>
        </w:rPr>
        <w:t>x.php/jesya/article/view/17/9</w:t>
      </w:r>
    </w:p>
    <w:p w14:paraId="7F7F7290" w14:textId="77777777" w:rsidR="00F8407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R. R. Muntu., V. P. K. Lengkong., R. C. K. (2017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seleksi, pelatihan dan penempatan kerja terhadap kinerja karyawan pada PT. Bank Negara Indonesia (PERSERO) Tbk Kantor Cabang Manado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, 5(3), pp. 4235–4244. Available at: </w:t>
      </w:r>
    </w:p>
    <w:p w14:paraId="575AF91E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https://ejournal.unsrat.ac.id/index.php/emba/article/view/18389 .</w:t>
      </w:r>
    </w:p>
    <w:p w14:paraId="5813E903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Retla D. R., N. Norisanti, K. K. (2019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Pengaruh proses seleksi dan penempatan kerja terhadap kinerja karyawan PT. Bank Pembangunan Jawa Barat dan Banten Tbk. Cabang Sukabumi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kripsi thesis, Universitas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uhammadiyah Sukabumi</w:t>
      </w:r>
      <w:r w:rsidRPr="001B37D8">
        <w:rPr>
          <w:rFonts w:ascii="Times New Roman" w:hAnsi="Times New Roman" w:cs="Times New Roman"/>
          <w:noProof/>
          <w:sz w:val="24"/>
          <w:szCs w:val="24"/>
        </w:rPr>
        <w:t>. Available at: http://eprints.ummi.ac.id/1282/ .</w:t>
      </w:r>
    </w:p>
    <w:p w14:paraId="0EDEEE43" w14:textId="77777777" w:rsidR="00F8407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Subyantoro., F. S. and A. (2019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The Effect Of Recrutiment, Selection and Placement on Employee Performance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Networks and Communications Security; Dubai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, 7(7), pp. 658–672. Available at: </w:t>
      </w:r>
    </w:p>
    <w:p w14:paraId="19672F79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https://media.proquest.com/media/hms/PFT/1/5jn8B?_s=2WTDa1Wo7luxAGSwG%2BBmgj7gWU8%3D .</w:t>
      </w:r>
    </w:p>
    <w:p w14:paraId="2694F21A" w14:textId="77777777" w:rsidR="00F84072" w:rsidRPr="001B37D8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B37D8">
        <w:rPr>
          <w:rFonts w:ascii="Times New Roman" w:hAnsi="Times New Roman" w:cs="Times New Roman"/>
          <w:noProof/>
          <w:sz w:val="24"/>
          <w:szCs w:val="24"/>
        </w:rPr>
        <w:t>Syafitri, M. (2020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B37D8">
        <w:rPr>
          <w:rFonts w:ascii="Times New Roman" w:hAnsi="Times New Roman" w:cs="Times New Roman"/>
          <w:noProof/>
          <w:sz w:val="24"/>
          <w:szCs w:val="24"/>
        </w:rPr>
        <w:t xml:space="preserve"> ‘Pengaruh seleksi dan penempatan kerja terhadap kinerja karyawan PT. Gajah Putih Elastis Kabupaten Tangerang’, </w:t>
      </w:r>
      <w:r w:rsidRPr="001B37D8">
        <w:rPr>
          <w:rFonts w:ascii="Times New Roman" w:hAnsi="Times New Roman" w:cs="Times New Roman"/>
          <w:i/>
          <w:iCs/>
          <w:noProof/>
          <w:sz w:val="24"/>
          <w:szCs w:val="24"/>
        </w:rPr>
        <w:t>PERSPEKTIF: Sudut Pandang Lintas Pengetahuan</w:t>
      </w:r>
      <w:r w:rsidRPr="001B37D8">
        <w:rPr>
          <w:rFonts w:ascii="Times New Roman" w:hAnsi="Times New Roman" w:cs="Times New Roman"/>
          <w:noProof/>
          <w:sz w:val="24"/>
          <w:szCs w:val="24"/>
        </w:rPr>
        <w:t>, 1(1), pp. 176–189. Available at: http://ojs.pseb.or.id/index.php/rd/article/view/144/142 .</w:t>
      </w:r>
    </w:p>
    <w:p w14:paraId="3B188B50" w14:textId="77777777" w:rsidR="00F84072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end"/>
      </w:r>
    </w:p>
    <w:p w14:paraId="37A55AEC" w14:textId="77777777" w:rsidR="00F84072" w:rsidRPr="00392725" w:rsidRDefault="00F84072" w:rsidP="00F84072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426" w:hanging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</w:p>
    <w:p w14:paraId="5D9DE7EC" w14:textId="77777777" w:rsidR="00F84072" w:rsidRPr="0070698C" w:rsidRDefault="00F84072" w:rsidP="00F84072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</w:pPr>
      <w:proofErr w:type="spellStart"/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>Peraturan</w:t>
      </w:r>
      <w:proofErr w:type="spellEnd"/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>Perundang-Undangan</w:t>
      </w:r>
      <w:proofErr w:type="spellEnd"/>
    </w:p>
    <w:p w14:paraId="0DD740EC" w14:textId="77777777" w:rsidR="00F84072" w:rsidRPr="00392725" w:rsidRDefault="00F84072" w:rsidP="00F84072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426" w:hanging="425"/>
        <w:jc w:val="both"/>
        <w:rPr>
          <w:rFonts w:ascii="Times New Roman" w:eastAsia="Calibri" w:hAnsi="Times New Roman" w:cs="Times New Roman"/>
          <w:color w:val="000000"/>
          <w:sz w:val="24"/>
          <w:szCs w:val="24"/>
        </w:rPr>
      </w:pP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eratura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reside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Republik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Indonesia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Nomor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112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Tahu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2007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asal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1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tentang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enataa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embinaa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Pasar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tradisional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usat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erbelanjaa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, dan toko modern, bphn.go.id.</w:t>
      </w:r>
    </w:p>
    <w:p w14:paraId="15E25EB3" w14:textId="77777777" w:rsidR="00F84072" w:rsidRPr="00392725" w:rsidRDefault="00F84072" w:rsidP="00F84072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426" w:hanging="42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eratura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reside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Republik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Indonesia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Nomor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112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Tahu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2007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asal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2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tentang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Penataan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Pasar </w:t>
      </w:r>
      <w:proofErr w:type="spellStart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Tradisional</w:t>
      </w:r>
      <w:proofErr w:type="spellEnd"/>
      <w:r w:rsidRPr="00392725">
        <w:rPr>
          <w:rFonts w:ascii="Times New Roman" w:eastAsia="Calibri" w:hAnsi="Times New Roman" w:cs="Times New Roman"/>
          <w:color w:val="000000"/>
          <w:sz w:val="24"/>
          <w:szCs w:val="24"/>
        </w:rPr>
        <w:t>, bphn.go.id.</w:t>
      </w:r>
    </w:p>
    <w:p w14:paraId="1B71106D" w14:textId="77777777" w:rsidR="00105F38" w:rsidRPr="00F84072" w:rsidRDefault="00105F38" w:rsidP="00F84072"/>
    <w:sectPr w:rsidR="00105F38" w:rsidRPr="00F84072" w:rsidSect="003C1934">
      <w:headerReference w:type="default" r:id="rId8"/>
      <w:footerReference w:type="first" r:id="rId9"/>
      <w:pgSz w:w="11906" w:h="16838"/>
      <w:pgMar w:top="2275" w:right="1699" w:bottom="1699" w:left="2275" w:header="737" w:footer="709" w:gutter="0"/>
      <w:pgNumType w:start="96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7A5F44" w14:textId="77777777" w:rsidR="001F748D" w:rsidRDefault="001F748D" w:rsidP="00C1063C">
      <w:pPr>
        <w:spacing w:after="0" w:line="240" w:lineRule="auto"/>
      </w:pPr>
      <w:r>
        <w:separator/>
      </w:r>
    </w:p>
  </w:endnote>
  <w:endnote w:type="continuationSeparator" w:id="0">
    <w:p w14:paraId="03540048" w14:textId="77777777" w:rsidR="001F748D" w:rsidRDefault="001F748D" w:rsidP="00C106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3BEBD5" w14:textId="084B6A40" w:rsidR="00A63FC5" w:rsidRDefault="00A63FC5">
    <w:pPr>
      <w:pStyle w:val="Footer"/>
      <w:jc w:val="center"/>
    </w:pPr>
  </w:p>
  <w:p w14:paraId="403DBC0F" w14:textId="77777777" w:rsidR="00A63FC5" w:rsidRDefault="00A63FC5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961700" w14:textId="77777777" w:rsidR="001F748D" w:rsidRDefault="001F748D" w:rsidP="00C1063C">
      <w:pPr>
        <w:spacing w:after="0" w:line="240" w:lineRule="auto"/>
      </w:pPr>
      <w:r>
        <w:separator/>
      </w:r>
    </w:p>
  </w:footnote>
  <w:footnote w:type="continuationSeparator" w:id="0">
    <w:p w14:paraId="6035D19E" w14:textId="77777777" w:rsidR="001F748D" w:rsidRDefault="001F748D" w:rsidP="00C1063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E71E1" w14:textId="327D17BD" w:rsidR="00A63FC5" w:rsidRDefault="00A63FC5">
    <w:pPr>
      <w:pStyle w:val="Header"/>
      <w:jc w:val="right"/>
    </w:pPr>
  </w:p>
  <w:p w14:paraId="6D33B188" w14:textId="77777777" w:rsidR="00A63FC5" w:rsidRDefault="00A63FC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B370CC"/>
    <w:multiLevelType w:val="hybridMultilevel"/>
    <w:tmpl w:val="02BAF5BC"/>
    <w:lvl w:ilvl="0" w:tplc="59E88E1A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 w15:restartNumberingAfterBreak="0">
    <w:nsid w:val="023B3A38"/>
    <w:multiLevelType w:val="multilevel"/>
    <w:tmpl w:val="083EAD1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2.1.%3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2C976E6"/>
    <w:multiLevelType w:val="hybridMultilevel"/>
    <w:tmpl w:val="3FCCC72A"/>
    <w:lvl w:ilvl="0" w:tplc="12A83D9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F854F1"/>
    <w:multiLevelType w:val="hybridMultilevel"/>
    <w:tmpl w:val="A742FE9A"/>
    <w:lvl w:ilvl="0" w:tplc="27D22C2A">
      <w:start w:val="2"/>
      <w:numFmt w:val="decimal"/>
      <w:lvlText w:val="%1.2.4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7241112"/>
    <w:multiLevelType w:val="hybridMultilevel"/>
    <w:tmpl w:val="247610C6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89D2F08"/>
    <w:multiLevelType w:val="hybridMultilevel"/>
    <w:tmpl w:val="40F4470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9286DD6"/>
    <w:multiLevelType w:val="hybridMultilevel"/>
    <w:tmpl w:val="ECDE8FF2"/>
    <w:lvl w:ilvl="0" w:tplc="3809000F">
      <w:start w:val="1"/>
      <w:numFmt w:val="decimal"/>
      <w:lvlText w:val="%1."/>
      <w:lvlJc w:val="left"/>
      <w:pPr>
        <w:ind w:left="1353" w:hanging="360"/>
      </w:p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7" w15:restartNumberingAfterBreak="0">
    <w:nsid w:val="093B5394"/>
    <w:multiLevelType w:val="hybridMultilevel"/>
    <w:tmpl w:val="ABB0185A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A28439A"/>
    <w:multiLevelType w:val="hybridMultilevel"/>
    <w:tmpl w:val="3B42E59A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AA637D9"/>
    <w:multiLevelType w:val="hybridMultilevel"/>
    <w:tmpl w:val="7DEAFFDA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CB76A3D"/>
    <w:multiLevelType w:val="hybridMultilevel"/>
    <w:tmpl w:val="66E60288"/>
    <w:lvl w:ilvl="0" w:tplc="3B42C190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0D9A0A84"/>
    <w:multiLevelType w:val="hybridMultilevel"/>
    <w:tmpl w:val="360E26BC"/>
    <w:lvl w:ilvl="0" w:tplc="DD8A87E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 w15:restartNumberingAfterBreak="0">
    <w:nsid w:val="108B4E0C"/>
    <w:multiLevelType w:val="hybridMultilevel"/>
    <w:tmpl w:val="F7E23A50"/>
    <w:lvl w:ilvl="0" w:tplc="C248F246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933624D8">
      <w:start w:val="1"/>
      <w:numFmt w:val="decimal"/>
      <w:lvlText w:val="%2."/>
      <w:lvlJc w:val="left"/>
      <w:pPr>
        <w:ind w:left="1800" w:hanging="360"/>
      </w:pPr>
      <w:rPr>
        <w:rFonts w:hint="default"/>
        <w:b w:val="0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2AC174B"/>
    <w:multiLevelType w:val="multilevel"/>
    <w:tmpl w:val="B5B6AF06"/>
    <w:lvl w:ilvl="0">
      <w:start w:val="1"/>
      <w:numFmt w:val="lowerLetter"/>
      <w:lvlText w:val="%1."/>
      <w:lvlJc w:val="left"/>
      <w:pPr>
        <w:ind w:left="360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5632427"/>
    <w:multiLevelType w:val="hybridMultilevel"/>
    <w:tmpl w:val="50DC752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601697B"/>
    <w:multiLevelType w:val="multilevel"/>
    <w:tmpl w:val="AD9E34A8"/>
    <w:lvl w:ilvl="0">
      <w:start w:val="4"/>
      <w:numFmt w:val="decimal"/>
      <w:lvlText w:val="%1"/>
      <w:lvlJc w:val="left"/>
      <w:pPr>
        <w:ind w:left="525" w:hanging="52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525" w:hanging="52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17781692"/>
    <w:multiLevelType w:val="hybridMultilevel"/>
    <w:tmpl w:val="E7229994"/>
    <w:lvl w:ilvl="0" w:tplc="52722E8E">
      <w:start w:val="1"/>
      <w:numFmt w:val="decimal"/>
      <w:lvlText w:val="%1."/>
      <w:lvlJc w:val="left"/>
      <w:pPr>
        <w:ind w:left="1080" w:hanging="360"/>
      </w:pPr>
      <w:rPr>
        <w:rFonts w:hint="default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184E2C78"/>
    <w:multiLevelType w:val="multilevel"/>
    <w:tmpl w:val="88C43BCA"/>
    <w:lvl w:ilvl="0">
      <w:start w:val="3"/>
      <w:numFmt w:val="decimal"/>
      <w:lvlText w:val="%1.2.1"/>
      <w:lvlJc w:val="left"/>
      <w:pPr>
        <w:ind w:left="720" w:hanging="360"/>
      </w:pPr>
      <w:rPr>
        <w:rFonts w:hint="default"/>
        <w:b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18" w15:restartNumberingAfterBreak="0">
    <w:nsid w:val="18547169"/>
    <w:multiLevelType w:val="hybridMultilevel"/>
    <w:tmpl w:val="181C4DE0"/>
    <w:lvl w:ilvl="0" w:tplc="EB744D18">
      <w:start w:val="1"/>
      <w:numFmt w:val="lowerLetter"/>
      <w:lvlText w:val="%1."/>
      <w:lvlJc w:val="left"/>
      <w:pPr>
        <w:ind w:left="1080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19D83400"/>
    <w:multiLevelType w:val="multilevel"/>
    <w:tmpl w:val="DE06171E"/>
    <w:lvl w:ilvl="0">
      <w:start w:val="3"/>
      <w:numFmt w:val="decimal"/>
      <w:lvlText w:val="%1.2.1.2"/>
      <w:lvlJc w:val="left"/>
      <w:pPr>
        <w:ind w:left="720" w:hanging="360"/>
      </w:pPr>
      <w:rPr>
        <w:rFonts w:hint="default"/>
        <w:b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20" w15:restartNumberingAfterBreak="0">
    <w:nsid w:val="1A0151A6"/>
    <w:multiLevelType w:val="hybridMultilevel"/>
    <w:tmpl w:val="8FF422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1A2F31E4"/>
    <w:multiLevelType w:val="hybridMultilevel"/>
    <w:tmpl w:val="EA7C3A0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B194428"/>
    <w:multiLevelType w:val="multilevel"/>
    <w:tmpl w:val="F57671A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23" w15:restartNumberingAfterBreak="0">
    <w:nsid w:val="1CE23C49"/>
    <w:multiLevelType w:val="hybridMultilevel"/>
    <w:tmpl w:val="732CB8CC"/>
    <w:lvl w:ilvl="0" w:tplc="AD7CF13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1CF10F21"/>
    <w:multiLevelType w:val="hybridMultilevel"/>
    <w:tmpl w:val="5A58612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1EAE3409"/>
    <w:multiLevelType w:val="hybridMultilevel"/>
    <w:tmpl w:val="FA1247CC"/>
    <w:lvl w:ilvl="0" w:tplc="1006303E">
      <w:start w:val="2"/>
      <w:numFmt w:val="decimal"/>
      <w:lvlText w:val="3.2.%1"/>
      <w:lvlJc w:val="left"/>
      <w:pPr>
        <w:ind w:left="720" w:hanging="360"/>
      </w:pPr>
      <w:rPr>
        <w:rFonts w:hint="default"/>
        <w:b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EB960E2"/>
    <w:multiLevelType w:val="hybridMultilevel"/>
    <w:tmpl w:val="7B9695A0"/>
    <w:lvl w:ilvl="0" w:tplc="0421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1F9C6332"/>
    <w:multiLevelType w:val="hybridMultilevel"/>
    <w:tmpl w:val="A0E04EFE"/>
    <w:lvl w:ilvl="0" w:tplc="2A9AC02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1FBF0E79"/>
    <w:multiLevelType w:val="hybridMultilevel"/>
    <w:tmpl w:val="DFDEDD5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21BA09D8"/>
    <w:multiLevelType w:val="hybridMultilevel"/>
    <w:tmpl w:val="3D64837A"/>
    <w:lvl w:ilvl="0" w:tplc="0421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232F6D2C"/>
    <w:multiLevelType w:val="hybridMultilevel"/>
    <w:tmpl w:val="005C13B0"/>
    <w:lvl w:ilvl="0" w:tplc="417C83A8">
      <w:start w:val="6"/>
      <w:numFmt w:val="decimal"/>
      <w:lvlText w:val="2.1.5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3DA2545"/>
    <w:multiLevelType w:val="hybridMultilevel"/>
    <w:tmpl w:val="EEF281B2"/>
    <w:lvl w:ilvl="0" w:tplc="BE8A6550">
      <w:start w:val="3"/>
      <w:numFmt w:val="decimal"/>
      <w:lvlText w:val="2.1.2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4200F8C"/>
    <w:multiLevelType w:val="hybridMultilevel"/>
    <w:tmpl w:val="908015CA"/>
    <w:lvl w:ilvl="0" w:tplc="209C51D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F72070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2312AF96">
      <w:start w:val="1"/>
      <w:numFmt w:val="bullet"/>
      <w:lvlText w:val="-"/>
      <w:lvlJc w:val="left"/>
      <w:pPr>
        <w:ind w:left="2771" w:hanging="360"/>
      </w:pPr>
      <w:rPr>
        <w:rFonts w:ascii="Times New Roman" w:eastAsiaTheme="minorHAnsi" w:hAnsi="Times New Roman" w:cs="Times New Roman"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26483EBC"/>
    <w:multiLevelType w:val="hybridMultilevel"/>
    <w:tmpl w:val="EF02C89E"/>
    <w:lvl w:ilvl="0" w:tplc="E2A42E04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34" w15:restartNumberingAfterBreak="0">
    <w:nsid w:val="288F2F3E"/>
    <w:multiLevelType w:val="hybridMultilevel"/>
    <w:tmpl w:val="7EA03104"/>
    <w:lvl w:ilvl="0" w:tplc="3B8A93D6">
      <w:start w:val="1"/>
      <w:numFmt w:val="decimal"/>
      <w:lvlText w:val="2.1.5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28E46AA3"/>
    <w:multiLevelType w:val="hybridMultilevel"/>
    <w:tmpl w:val="7C1241D4"/>
    <w:lvl w:ilvl="0" w:tplc="F906F7AE">
      <w:start w:val="4"/>
      <w:numFmt w:val="decimal"/>
      <w:lvlText w:val="2.1.%1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2B96588E"/>
    <w:multiLevelType w:val="hybridMultilevel"/>
    <w:tmpl w:val="B73612B2"/>
    <w:lvl w:ilvl="0" w:tplc="CCFEC992">
      <w:start w:val="1"/>
      <w:numFmt w:val="decimal"/>
      <w:lvlText w:val="2.1.2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2C4E5825"/>
    <w:multiLevelType w:val="hybridMultilevel"/>
    <w:tmpl w:val="47AACF5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2C6150C7"/>
    <w:multiLevelType w:val="multilevel"/>
    <w:tmpl w:val="7936A98C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9" w15:restartNumberingAfterBreak="0">
    <w:nsid w:val="2CEA370D"/>
    <w:multiLevelType w:val="hybridMultilevel"/>
    <w:tmpl w:val="4B06743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2D4D0BFC"/>
    <w:multiLevelType w:val="hybridMultilevel"/>
    <w:tmpl w:val="19B20B26"/>
    <w:lvl w:ilvl="0" w:tplc="4CA0073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2DFD73B5"/>
    <w:multiLevelType w:val="hybridMultilevel"/>
    <w:tmpl w:val="D84C703C"/>
    <w:lvl w:ilvl="0" w:tplc="CABE8F9C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2" w15:restartNumberingAfterBreak="0">
    <w:nsid w:val="302A6C0F"/>
    <w:multiLevelType w:val="hybridMultilevel"/>
    <w:tmpl w:val="B3D8069C"/>
    <w:lvl w:ilvl="0" w:tplc="51300D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0683E8C"/>
    <w:multiLevelType w:val="hybridMultilevel"/>
    <w:tmpl w:val="0A8CF9F0"/>
    <w:lvl w:ilvl="0" w:tplc="DD58FE70">
      <w:start w:val="1"/>
      <w:numFmt w:val="decimal"/>
      <w:lvlText w:val="1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31926785"/>
    <w:multiLevelType w:val="hybridMultilevel"/>
    <w:tmpl w:val="7ADCE596"/>
    <w:lvl w:ilvl="0" w:tplc="8384F416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5" w15:restartNumberingAfterBreak="0">
    <w:nsid w:val="32B62330"/>
    <w:multiLevelType w:val="hybridMultilevel"/>
    <w:tmpl w:val="19B6CFBA"/>
    <w:lvl w:ilvl="0" w:tplc="C0C607DE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32BB5F38"/>
    <w:multiLevelType w:val="hybridMultilevel"/>
    <w:tmpl w:val="575AA22A"/>
    <w:lvl w:ilvl="0" w:tplc="6D80202A">
      <w:start w:val="2"/>
      <w:numFmt w:val="decimal"/>
      <w:lvlText w:val="%1.2.2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337256A4"/>
    <w:multiLevelType w:val="hybridMultilevel"/>
    <w:tmpl w:val="27205470"/>
    <w:lvl w:ilvl="0" w:tplc="C2E66F7E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A75CFF0C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 w:tplc="69B6D662">
      <w:start w:val="1"/>
      <w:numFmt w:val="lowerLetter"/>
      <w:lvlText w:val="%5."/>
      <w:lvlJc w:val="left"/>
      <w:pPr>
        <w:ind w:left="3600" w:hanging="360"/>
      </w:pPr>
      <w:rPr>
        <w:b w:val="0"/>
      </w:r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35500156"/>
    <w:multiLevelType w:val="hybridMultilevel"/>
    <w:tmpl w:val="1AFA6E54"/>
    <w:lvl w:ilvl="0" w:tplc="BAD65E4C">
      <w:start w:val="1"/>
      <w:numFmt w:val="decimal"/>
      <w:lvlText w:val="%1."/>
      <w:lvlJc w:val="left"/>
      <w:pPr>
        <w:ind w:left="36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4" w:hanging="360"/>
      </w:pPr>
    </w:lvl>
    <w:lvl w:ilvl="2" w:tplc="0421001B" w:tentative="1">
      <w:start w:val="1"/>
      <w:numFmt w:val="lowerRoman"/>
      <w:lvlText w:val="%3."/>
      <w:lvlJc w:val="right"/>
      <w:pPr>
        <w:ind w:left="1804" w:hanging="180"/>
      </w:pPr>
    </w:lvl>
    <w:lvl w:ilvl="3" w:tplc="0421000F" w:tentative="1">
      <w:start w:val="1"/>
      <w:numFmt w:val="decimal"/>
      <w:lvlText w:val="%4."/>
      <w:lvlJc w:val="left"/>
      <w:pPr>
        <w:ind w:left="2524" w:hanging="360"/>
      </w:pPr>
    </w:lvl>
    <w:lvl w:ilvl="4" w:tplc="04210019" w:tentative="1">
      <w:start w:val="1"/>
      <w:numFmt w:val="lowerLetter"/>
      <w:lvlText w:val="%5."/>
      <w:lvlJc w:val="left"/>
      <w:pPr>
        <w:ind w:left="3244" w:hanging="360"/>
      </w:pPr>
    </w:lvl>
    <w:lvl w:ilvl="5" w:tplc="0421001B" w:tentative="1">
      <w:start w:val="1"/>
      <w:numFmt w:val="lowerRoman"/>
      <w:lvlText w:val="%6."/>
      <w:lvlJc w:val="right"/>
      <w:pPr>
        <w:ind w:left="3964" w:hanging="180"/>
      </w:pPr>
    </w:lvl>
    <w:lvl w:ilvl="6" w:tplc="0421000F" w:tentative="1">
      <w:start w:val="1"/>
      <w:numFmt w:val="decimal"/>
      <w:lvlText w:val="%7."/>
      <w:lvlJc w:val="left"/>
      <w:pPr>
        <w:ind w:left="4684" w:hanging="360"/>
      </w:pPr>
    </w:lvl>
    <w:lvl w:ilvl="7" w:tplc="04210019" w:tentative="1">
      <w:start w:val="1"/>
      <w:numFmt w:val="lowerLetter"/>
      <w:lvlText w:val="%8."/>
      <w:lvlJc w:val="left"/>
      <w:pPr>
        <w:ind w:left="5404" w:hanging="360"/>
      </w:pPr>
    </w:lvl>
    <w:lvl w:ilvl="8" w:tplc="0421001B" w:tentative="1">
      <w:start w:val="1"/>
      <w:numFmt w:val="lowerRoman"/>
      <w:lvlText w:val="%9."/>
      <w:lvlJc w:val="right"/>
      <w:pPr>
        <w:ind w:left="6124" w:hanging="180"/>
      </w:pPr>
    </w:lvl>
  </w:abstractNum>
  <w:abstractNum w:abstractNumId="49" w15:restartNumberingAfterBreak="0">
    <w:nsid w:val="35F70628"/>
    <w:multiLevelType w:val="hybridMultilevel"/>
    <w:tmpl w:val="D24C476A"/>
    <w:lvl w:ilvl="0" w:tplc="C0C607DE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39233807"/>
    <w:multiLevelType w:val="hybridMultilevel"/>
    <w:tmpl w:val="608AE962"/>
    <w:lvl w:ilvl="0" w:tplc="38090019">
      <w:start w:val="1"/>
      <w:numFmt w:val="lowerLetter"/>
      <w:lvlText w:val="%1."/>
      <w:lvlJc w:val="left"/>
      <w:pPr>
        <w:ind w:left="1353" w:hanging="360"/>
      </w:p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1" w15:restartNumberingAfterBreak="0">
    <w:nsid w:val="3CB11CF6"/>
    <w:multiLevelType w:val="hybridMultilevel"/>
    <w:tmpl w:val="49CA216E"/>
    <w:lvl w:ilvl="0" w:tplc="B9D4B452">
      <w:start w:val="1"/>
      <w:numFmt w:val="decimal"/>
      <w:lvlText w:val="%1."/>
      <w:lvlJc w:val="left"/>
      <w:pPr>
        <w:ind w:left="928" w:hanging="360"/>
      </w:pPr>
      <w:rPr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52" w15:restartNumberingAfterBreak="0">
    <w:nsid w:val="3D6D4363"/>
    <w:multiLevelType w:val="hybridMultilevel"/>
    <w:tmpl w:val="BD84203C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3E3710D2"/>
    <w:multiLevelType w:val="multilevel"/>
    <w:tmpl w:val="4F7E1CA6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4" w15:restartNumberingAfterBreak="0">
    <w:nsid w:val="3E59118F"/>
    <w:multiLevelType w:val="hybridMultilevel"/>
    <w:tmpl w:val="9742280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3ECC6156"/>
    <w:multiLevelType w:val="hybridMultilevel"/>
    <w:tmpl w:val="0BDC5204"/>
    <w:lvl w:ilvl="0" w:tplc="FD8695AE">
      <w:start w:val="1"/>
      <w:numFmt w:val="decimal"/>
      <w:lvlText w:val="3.2.1.%1"/>
      <w:lvlJc w:val="left"/>
      <w:pPr>
        <w:ind w:left="720" w:hanging="360"/>
      </w:pPr>
      <w:rPr>
        <w:rFonts w:hint="default"/>
        <w:b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3F320FEB"/>
    <w:multiLevelType w:val="hybridMultilevel"/>
    <w:tmpl w:val="9626A2D4"/>
    <w:lvl w:ilvl="0" w:tplc="0C98986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7" w15:restartNumberingAfterBreak="0">
    <w:nsid w:val="40605BB6"/>
    <w:multiLevelType w:val="hybridMultilevel"/>
    <w:tmpl w:val="DAF6C190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8" w15:restartNumberingAfterBreak="0">
    <w:nsid w:val="40D8655A"/>
    <w:multiLevelType w:val="multilevel"/>
    <w:tmpl w:val="5D38917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9" w15:restartNumberingAfterBreak="0">
    <w:nsid w:val="42A16A1C"/>
    <w:multiLevelType w:val="multilevel"/>
    <w:tmpl w:val="AB8CC58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3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0" w15:restartNumberingAfterBreak="0">
    <w:nsid w:val="43CF1FB1"/>
    <w:multiLevelType w:val="hybridMultilevel"/>
    <w:tmpl w:val="F162F35A"/>
    <w:lvl w:ilvl="0" w:tplc="C0A631EE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 w15:restartNumberingAfterBreak="0">
    <w:nsid w:val="43D4601F"/>
    <w:multiLevelType w:val="multilevel"/>
    <w:tmpl w:val="28FA58EA"/>
    <w:lvl w:ilvl="0">
      <w:start w:val="1"/>
      <w:numFmt w:val="decimal"/>
      <w:lvlText w:val="%1."/>
      <w:lvlJc w:val="left"/>
      <w:pPr>
        <w:ind w:left="349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699" w:hanging="705"/>
      </w:pPr>
      <w:rPr>
        <w:rFonts w:hint="default"/>
        <w:b/>
      </w:rPr>
    </w:lvl>
    <w:lvl w:ilvl="2">
      <w:start w:val="3"/>
      <w:numFmt w:val="decimal"/>
      <w:lvlText w:val="%3.3.2"/>
      <w:lvlJc w:val="left"/>
      <w:pPr>
        <w:ind w:left="719" w:hanging="720"/>
      </w:pPr>
      <w:rPr>
        <w:rFonts w:hint="default"/>
        <w:b/>
      </w:rPr>
    </w:lvl>
    <w:lvl w:ilvl="3">
      <w:start w:val="3"/>
      <w:numFmt w:val="decimal"/>
      <w:lvlText w:val="%4.4"/>
      <w:lvlJc w:val="left"/>
      <w:pPr>
        <w:ind w:left="724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089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09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5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6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29" w:hanging="1800"/>
      </w:pPr>
      <w:rPr>
        <w:rFonts w:hint="default"/>
      </w:rPr>
    </w:lvl>
  </w:abstractNum>
  <w:abstractNum w:abstractNumId="62" w15:restartNumberingAfterBreak="0">
    <w:nsid w:val="454237BF"/>
    <w:multiLevelType w:val="multilevel"/>
    <w:tmpl w:val="95963014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b w:val="0"/>
      </w:r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45840A1F"/>
    <w:multiLevelType w:val="hybridMultilevel"/>
    <w:tmpl w:val="E2AC87D8"/>
    <w:lvl w:ilvl="0" w:tplc="A420CA32">
      <w:start w:val="4"/>
      <w:numFmt w:val="decimal"/>
      <w:lvlText w:val="2.1.5.%1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47415672"/>
    <w:multiLevelType w:val="multilevel"/>
    <w:tmpl w:val="6A6298F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5" w15:restartNumberingAfterBreak="0">
    <w:nsid w:val="47AE2CE5"/>
    <w:multiLevelType w:val="hybridMultilevel"/>
    <w:tmpl w:val="258251D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48BF0584"/>
    <w:multiLevelType w:val="hybridMultilevel"/>
    <w:tmpl w:val="917CB97A"/>
    <w:lvl w:ilvl="0" w:tplc="CD3273FA">
      <w:start w:val="1"/>
      <w:numFmt w:val="decimal"/>
      <w:lvlText w:val="2.1.4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48DE3911"/>
    <w:multiLevelType w:val="hybridMultilevel"/>
    <w:tmpl w:val="46E069C0"/>
    <w:lvl w:ilvl="0" w:tplc="8D3CA83A">
      <w:start w:val="1"/>
      <w:numFmt w:val="decimal"/>
      <w:lvlText w:val="1.4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4DEF164D"/>
    <w:multiLevelType w:val="hybridMultilevel"/>
    <w:tmpl w:val="F5BE0DBC"/>
    <w:lvl w:ilvl="0" w:tplc="B0FC5B9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9" w15:restartNumberingAfterBreak="0">
    <w:nsid w:val="4E0B50C6"/>
    <w:multiLevelType w:val="multilevel"/>
    <w:tmpl w:val="E1AC367C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0" w15:restartNumberingAfterBreak="0">
    <w:nsid w:val="4EDC0937"/>
    <w:multiLevelType w:val="hybridMultilevel"/>
    <w:tmpl w:val="C9F65B86"/>
    <w:lvl w:ilvl="0" w:tplc="B06E0764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5458755F"/>
    <w:multiLevelType w:val="hybridMultilevel"/>
    <w:tmpl w:val="39F01900"/>
    <w:lvl w:ilvl="0" w:tplc="63449618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54D35729"/>
    <w:multiLevelType w:val="hybridMultilevel"/>
    <w:tmpl w:val="0F404D1A"/>
    <w:lvl w:ilvl="0" w:tplc="8E12B016">
      <w:start w:val="3"/>
      <w:numFmt w:val="decimal"/>
      <w:lvlText w:val="2.1.3.%1"/>
      <w:lvlJc w:val="left"/>
      <w:pPr>
        <w:ind w:left="1429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54DB2D17"/>
    <w:multiLevelType w:val="hybridMultilevel"/>
    <w:tmpl w:val="531007A4"/>
    <w:lvl w:ilvl="0" w:tplc="03E6E69A">
      <w:start w:val="2"/>
      <w:numFmt w:val="decimal"/>
      <w:lvlText w:val="%1.2.1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552D748C"/>
    <w:multiLevelType w:val="hybridMultilevel"/>
    <w:tmpl w:val="F22C299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5582327F"/>
    <w:multiLevelType w:val="multilevel"/>
    <w:tmpl w:val="8370022A"/>
    <w:lvl w:ilvl="0">
      <w:start w:val="1"/>
      <w:numFmt w:val="decimal"/>
      <w:lvlText w:val="%1."/>
      <w:lvlJc w:val="left"/>
      <w:pPr>
        <w:ind w:left="349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699" w:hanging="705"/>
      </w:pPr>
      <w:rPr>
        <w:rFonts w:hint="default"/>
        <w:b/>
      </w:rPr>
    </w:lvl>
    <w:lvl w:ilvl="2">
      <w:start w:val="1"/>
      <w:numFmt w:val="decimal"/>
      <w:lvlText w:val="3.3.%3."/>
      <w:lvlJc w:val="left"/>
      <w:pPr>
        <w:ind w:left="719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724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089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09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5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6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29" w:hanging="1800"/>
      </w:pPr>
      <w:rPr>
        <w:rFonts w:hint="default"/>
      </w:rPr>
    </w:lvl>
  </w:abstractNum>
  <w:abstractNum w:abstractNumId="76" w15:restartNumberingAfterBreak="0">
    <w:nsid w:val="55B7047A"/>
    <w:multiLevelType w:val="hybridMultilevel"/>
    <w:tmpl w:val="BDDE60E2"/>
    <w:lvl w:ilvl="0" w:tplc="7C1A8BCE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597349F7"/>
    <w:multiLevelType w:val="hybridMultilevel"/>
    <w:tmpl w:val="0824ADF6"/>
    <w:lvl w:ilvl="0" w:tplc="1A0ED1B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8" w15:restartNumberingAfterBreak="0">
    <w:nsid w:val="5A5E005C"/>
    <w:multiLevelType w:val="hybridMultilevel"/>
    <w:tmpl w:val="1592BEF2"/>
    <w:lvl w:ilvl="0" w:tplc="F972369A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5A733F46"/>
    <w:multiLevelType w:val="hybridMultilevel"/>
    <w:tmpl w:val="541633C2"/>
    <w:lvl w:ilvl="0" w:tplc="04090019">
      <w:start w:val="1"/>
      <w:numFmt w:val="lowerLetter"/>
      <w:lvlText w:val="%1."/>
      <w:lvlJc w:val="left"/>
      <w:pPr>
        <w:ind w:left="1506" w:hanging="360"/>
      </w:p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80" w15:restartNumberingAfterBreak="0">
    <w:nsid w:val="5CAA2730"/>
    <w:multiLevelType w:val="hybridMultilevel"/>
    <w:tmpl w:val="E38C0A2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 w15:restartNumberingAfterBreak="0">
    <w:nsid w:val="5E14725F"/>
    <w:multiLevelType w:val="hybridMultilevel"/>
    <w:tmpl w:val="003AFBDA"/>
    <w:lvl w:ilvl="0" w:tplc="C0C607DE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5FA74A5E"/>
    <w:multiLevelType w:val="hybridMultilevel"/>
    <w:tmpl w:val="28D242D6"/>
    <w:lvl w:ilvl="0" w:tplc="082A87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61415451"/>
    <w:multiLevelType w:val="multilevel"/>
    <w:tmpl w:val="10F03A6C"/>
    <w:lvl w:ilvl="0">
      <w:start w:val="3"/>
      <w:numFmt w:val="decimal"/>
      <w:lvlText w:val="%1.3"/>
      <w:lvlJc w:val="left"/>
      <w:pPr>
        <w:ind w:left="720" w:hanging="360"/>
      </w:pPr>
      <w:rPr>
        <w:rFonts w:hint="default"/>
        <w:b/>
      </w:rPr>
    </w:lvl>
    <w:lvl w:ilvl="1">
      <w:start w:val="3"/>
      <w:numFmt w:val="decimal"/>
      <w:lvlText w:val="%2.2.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84" w15:restartNumberingAfterBreak="0">
    <w:nsid w:val="61735551"/>
    <w:multiLevelType w:val="multilevel"/>
    <w:tmpl w:val="AA7CD64C"/>
    <w:lvl w:ilvl="0">
      <w:start w:val="1"/>
      <w:numFmt w:val="decimal"/>
      <w:lvlText w:val="%1."/>
      <w:lvlJc w:val="left"/>
      <w:pPr>
        <w:ind w:left="349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699" w:hanging="705"/>
      </w:pPr>
      <w:rPr>
        <w:rFonts w:hint="default"/>
        <w:b/>
      </w:rPr>
    </w:lvl>
    <w:lvl w:ilvl="2">
      <w:start w:val="3"/>
      <w:numFmt w:val="decimal"/>
      <w:lvlText w:val="%3.3.2"/>
      <w:lvlJc w:val="left"/>
      <w:pPr>
        <w:ind w:left="719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724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089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09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5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6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29" w:hanging="1800"/>
      </w:pPr>
      <w:rPr>
        <w:rFonts w:hint="default"/>
      </w:rPr>
    </w:lvl>
  </w:abstractNum>
  <w:abstractNum w:abstractNumId="85" w15:restartNumberingAfterBreak="0">
    <w:nsid w:val="61E02061"/>
    <w:multiLevelType w:val="multilevel"/>
    <w:tmpl w:val="CA246D3E"/>
    <w:lvl w:ilvl="0">
      <w:start w:val="3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6" w15:restartNumberingAfterBreak="0">
    <w:nsid w:val="62354BB8"/>
    <w:multiLevelType w:val="hybridMultilevel"/>
    <w:tmpl w:val="6826FD74"/>
    <w:lvl w:ilvl="0" w:tplc="47B69AC8">
      <w:start w:val="1"/>
      <w:numFmt w:val="decimal"/>
      <w:lvlText w:val="%1."/>
      <w:lvlJc w:val="left"/>
      <w:pPr>
        <w:ind w:left="28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04" w:hanging="360"/>
      </w:pPr>
    </w:lvl>
    <w:lvl w:ilvl="2" w:tplc="0421001B" w:tentative="1">
      <w:start w:val="1"/>
      <w:numFmt w:val="lowerRoman"/>
      <w:lvlText w:val="%3."/>
      <w:lvlJc w:val="right"/>
      <w:pPr>
        <w:ind w:left="1724" w:hanging="180"/>
      </w:pPr>
    </w:lvl>
    <w:lvl w:ilvl="3" w:tplc="0421000F" w:tentative="1">
      <w:start w:val="1"/>
      <w:numFmt w:val="decimal"/>
      <w:lvlText w:val="%4."/>
      <w:lvlJc w:val="left"/>
      <w:pPr>
        <w:ind w:left="2444" w:hanging="360"/>
      </w:pPr>
    </w:lvl>
    <w:lvl w:ilvl="4" w:tplc="04210019" w:tentative="1">
      <w:start w:val="1"/>
      <w:numFmt w:val="lowerLetter"/>
      <w:lvlText w:val="%5."/>
      <w:lvlJc w:val="left"/>
      <w:pPr>
        <w:ind w:left="3164" w:hanging="360"/>
      </w:pPr>
    </w:lvl>
    <w:lvl w:ilvl="5" w:tplc="0421001B" w:tentative="1">
      <w:start w:val="1"/>
      <w:numFmt w:val="lowerRoman"/>
      <w:lvlText w:val="%6."/>
      <w:lvlJc w:val="right"/>
      <w:pPr>
        <w:ind w:left="3884" w:hanging="180"/>
      </w:pPr>
    </w:lvl>
    <w:lvl w:ilvl="6" w:tplc="0421000F" w:tentative="1">
      <w:start w:val="1"/>
      <w:numFmt w:val="decimal"/>
      <w:lvlText w:val="%7."/>
      <w:lvlJc w:val="left"/>
      <w:pPr>
        <w:ind w:left="4604" w:hanging="360"/>
      </w:pPr>
    </w:lvl>
    <w:lvl w:ilvl="7" w:tplc="04210019" w:tentative="1">
      <w:start w:val="1"/>
      <w:numFmt w:val="lowerLetter"/>
      <w:lvlText w:val="%8."/>
      <w:lvlJc w:val="left"/>
      <w:pPr>
        <w:ind w:left="5324" w:hanging="360"/>
      </w:pPr>
    </w:lvl>
    <w:lvl w:ilvl="8" w:tplc="0421001B" w:tentative="1">
      <w:start w:val="1"/>
      <w:numFmt w:val="lowerRoman"/>
      <w:lvlText w:val="%9."/>
      <w:lvlJc w:val="right"/>
      <w:pPr>
        <w:ind w:left="6044" w:hanging="180"/>
      </w:pPr>
    </w:lvl>
  </w:abstractNum>
  <w:abstractNum w:abstractNumId="87" w15:restartNumberingAfterBreak="0">
    <w:nsid w:val="63EC1CF5"/>
    <w:multiLevelType w:val="hybridMultilevel"/>
    <w:tmpl w:val="383CDBC8"/>
    <w:lvl w:ilvl="0" w:tplc="1258188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66440CEB"/>
    <w:multiLevelType w:val="hybridMultilevel"/>
    <w:tmpl w:val="4DC01D9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 w15:restartNumberingAfterBreak="0">
    <w:nsid w:val="66714A13"/>
    <w:multiLevelType w:val="hybridMultilevel"/>
    <w:tmpl w:val="EFDC6E6C"/>
    <w:lvl w:ilvl="0" w:tplc="38090019">
      <w:start w:val="1"/>
      <w:numFmt w:val="lowerLetter"/>
      <w:lvlText w:val="%1."/>
      <w:lvlJc w:val="left"/>
      <w:pPr>
        <w:ind w:left="114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0" w15:restartNumberingAfterBreak="0">
    <w:nsid w:val="691D4CF4"/>
    <w:multiLevelType w:val="multilevel"/>
    <w:tmpl w:val="24E01C7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1.7.1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3.1.7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4.1.4.2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1" w15:restartNumberingAfterBreak="0">
    <w:nsid w:val="6941232C"/>
    <w:multiLevelType w:val="multilevel"/>
    <w:tmpl w:val="ED7C46A8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b/>
      </w:rPr>
    </w:lvl>
    <w:lvl w:ilvl="1">
      <w:start w:val="7"/>
      <w:numFmt w:val="decimal"/>
      <w:lvlText w:val="%1.%2"/>
      <w:lvlJc w:val="left"/>
      <w:pPr>
        <w:ind w:left="482" w:hanging="4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4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6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8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9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52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54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16" w:hanging="1800"/>
      </w:pPr>
      <w:rPr>
        <w:rFonts w:hint="default"/>
        <w:b/>
      </w:rPr>
    </w:lvl>
  </w:abstractNum>
  <w:abstractNum w:abstractNumId="92" w15:restartNumberingAfterBreak="0">
    <w:nsid w:val="6A5E6B95"/>
    <w:multiLevelType w:val="hybridMultilevel"/>
    <w:tmpl w:val="0C22B0BE"/>
    <w:lvl w:ilvl="0" w:tplc="661EFD10">
      <w:start w:val="4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6AD41585"/>
    <w:multiLevelType w:val="hybridMultilevel"/>
    <w:tmpl w:val="66FC38EC"/>
    <w:lvl w:ilvl="0" w:tplc="53D0C010">
      <w:start w:val="4"/>
      <w:numFmt w:val="decimal"/>
      <w:lvlText w:val="2.1.3.%1"/>
      <w:lvlJc w:val="left"/>
      <w:pPr>
        <w:ind w:left="1429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4" w15:restartNumberingAfterBreak="0">
    <w:nsid w:val="6B572640"/>
    <w:multiLevelType w:val="hybridMultilevel"/>
    <w:tmpl w:val="2DFC69E4"/>
    <w:lvl w:ilvl="0" w:tplc="ADAE7416">
      <w:start w:val="5"/>
      <w:numFmt w:val="decimal"/>
      <w:lvlText w:val="2.1.5.%1"/>
      <w:lvlJc w:val="left"/>
      <w:pPr>
        <w:ind w:left="786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5" w15:restartNumberingAfterBreak="0">
    <w:nsid w:val="6C6245EF"/>
    <w:multiLevelType w:val="multilevel"/>
    <w:tmpl w:val="CB7CF85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2"/>
      <w:numFmt w:val="decimal"/>
      <w:lvlText w:val="2.1.%3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6" w15:restartNumberingAfterBreak="0">
    <w:nsid w:val="6CE27A18"/>
    <w:multiLevelType w:val="multilevel"/>
    <w:tmpl w:val="5790902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  <w:b/>
      </w:rPr>
    </w:lvl>
    <w:lvl w:ilvl="2">
      <w:start w:val="5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97" w15:restartNumberingAfterBreak="0">
    <w:nsid w:val="6DB21904"/>
    <w:multiLevelType w:val="hybridMultilevel"/>
    <w:tmpl w:val="1AFA39C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8" w15:restartNumberingAfterBreak="0">
    <w:nsid w:val="6E0A53AD"/>
    <w:multiLevelType w:val="hybridMultilevel"/>
    <w:tmpl w:val="4DFAFF50"/>
    <w:lvl w:ilvl="0" w:tplc="20360F60">
      <w:start w:val="1"/>
      <w:numFmt w:val="decimal"/>
      <w:lvlText w:val="%1."/>
      <w:lvlJc w:val="left"/>
      <w:pPr>
        <w:ind w:left="28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9" w15:restartNumberingAfterBreak="0">
    <w:nsid w:val="6E6039E6"/>
    <w:multiLevelType w:val="hybridMultilevel"/>
    <w:tmpl w:val="E86AC85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 w15:restartNumberingAfterBreak="0">
    <w:nsid w:val="6FFB52AF"/>
    <w:multiLevelType w:val="hybridMultilevel"/>
    <w:tmpl w:val="448E57C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1" w15:restartNumberingAfterBreak="0">
    <w:nsid w:val="705709E9"/>
    <w:multiLevelType w:val="hybridMultilevel"/>
    <w:tmpl w:val="C3A07F4E"/>
    <w:lvl w:ilvl="0" w:tplc="D6B459A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2" w15:restartNumberingAfterBreak="0">
    <w:nsid w:val="73BD6F4C"/>
    <w:multiLevelType w:val="multilevel"/>
    <w:tmpl w:val="27CC243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2"/>
      <w:numFmt w:val="decimal"/>
      <w:lvlText w:val="2.1.%3"/>
      <w:lvlJc w:val="left"/>
      <w:pPr>
        <w:ind w:left="720" w:hanging="720"/>
      </w:pPr>
      <w:rPr>
        <w:rFonts w:hint="default"/>
        <w:b/>
        <w:bCs/>
      </w:rPr>
    </w:lvl>
    <w:lvl w:ilvl="3">
      <w:start w:val="2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3" w15:restartNumberingAfterBreak="0">
    <w:nsid w:val="73CE7402"/>
    <w:multiLevelType w:val="hybridMultilevel"/>
    <w:tmpl w:val="A1B8BB4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4" w15:restartNumberingAfterBreak="0">
    <w:nsid w:val="74FB04A1"/>
    <w:multiLevelType w:val="hybridMultilevel"/>
    <w:tmpl w:val="9236D032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5" w15:restartNumberingAfterBreak="0">
    <w:nsid w:val="752E453F"/>
    <w:multiLevelType w:val="hybridMultilevel"/>
    <w:tmpl w:val="2A683258"/>
    <w:lvl w:ilvl="0" w:tplc="D3CCD4E0">
      <w:start w:val="1"/>
      <w:numFmt w:val="upperLetter"/>
      <w:lvlText w:val="%1."/>
      <w:lvlJc w:val="left"/>
      <w:pPr>
        <w:ind w:left="36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320" w:hanging="360"/>
      </w:pPr>
    </w:lvl>
    <w:lvl w:ilvl="2" w:tplc="0421001B" w:tentative="1">
      <w:start w:val="1"/>
      <w:numFmt w:val="lowerRoman"/>
      <w:lvlText w:val="%3."/>
      <w:lvlJc w:val="right"/>
      <w:pPr>
        <w:ind w:left="5040" w:hanging="180"/>
      </w:pPr>
    </w:lvl>
    <w:lvl w:ilvl="3" w:tplc="0421000F" w:tentative="1">
      <w:start w:val="1"/>
      <w:numFmt w:val="decimal"/>
      <w:lvlText w:val="%4."/>
      <w:lvlJc w:val="left"/>
      <w:pPr>
        <w:ind w:left="5760" w:hanging="360"/>
      </w:pPr>
    </w:lvl>
    <w:lvl w:ilvl="4" w:tplc="04210019">
      <w:start w:val="1"/>
      <w:numFmt w:val="lowerLetter"/>
      <w:lvlText w:val="%5."/>
      <w:lvlJc w:val="left"/>
      <w:pPr>
        <w:ind w:left="6480" w:hanging="360"/>
      </w:pPr>
    </w:lvl>
    <w:lvl w:ilvl="5" w:tplc="0421001B" w:tentative="1">
      <w:start w:val="1"/>
      <w:numFmt w:val="lowerRoman"/>
      <w:lvlText w:val="%6."/>
      <w:lvlJc w:val="right"/>
      <w:pPr>
        <w:ind w:left="7200" w:hanging="180"/>
      </w:pPr>
    </w:lvl>
    <w:lvl w:ilvl="6" w:tplc="0421000F" w:tentative="1">
      <w:start w:val="1"/>
      <w:numFmt w:val="decimal"/>
      <w:lvlText w:val="%7."/>
      <w:lvlJc w:val="left"/>
      <w:pPr>
        <w:ind w:left="7920" w:hanging="360"/>
      </w:pPr>
    </w:lvl>
    <w:lvl w:ilvl="7" w:tplc="04210019" w:tentative="1">
      <w:start w:val="1"/>
      <w:numFmt w:val="lowerLetter"/>
      <w:lvlText w:val="%8."/>
      <w:lvlJc w:val="left"/>
      <w:pPr>
        <w:ind w:left="8640" w:hanging="360"/>
      </w:pPr>
    </w:lvl>
    <w:lvl w:ilvl="8" w:tplc="0421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06" w15:restartNumberingAfterBreak="0">
    <w:nsid w:val="75E5274C"/>
    <w:multiLevelType w:val="hybridMultilevel"/>
    <w:tmpl w:val="1D50E8B0"/>
    <w:lvl w:ilvl="0" w:tplc="11AE7CFA">
      <w:start w:val="2"/>
      <w:numFmt w:val="decimal"/>
      <w:lvlText w:val="%1.2.3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 w15:restartNumberingAfterBreak="0">
    <w:nsid w:val="76BA0DAA"/>
    <w:multiLevelType w:val="hybridMultilevel"/>
    <w:tmpl w:val="93080202"/>
    <w:lvl w:ilvl="0" w:tplc="FDD223F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8" w15:restartNumberingAfterBreak="0">
    <w:nsid w:val="77D16C49"/>
    <w:multiLevelType w:val="multilevel"/>
    <w:tmpl w:val="B6A44652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82" w:hanging="66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430" w:hanging="720"/>
      </w:pPr>
      <w:rPr>
        <w:rFonts w:hint="default"/>
      </w:rPr>
    </w:lvl>
    <w:lvl w:ilvl="3">
      <w:start w:val="4"/>
      <w:numFmt w:val="decimal"/>
      <w:lvlText w:val="%1.%2.%3.%4"/>
      <w:lvlJc w:val="left"/>
      <w:pPr>
        <w:ind w:left="786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16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9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57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59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976" w:hanging="1800"/>
      </w:pPr>
      <w:rPr>
        <w:rFonts w:hint="default"/>
      </w:rPr>
    </w:lvl>
  </w:abstractNum>
  <w:abstractNum w:abstractNumId="109" w15:restartNumberingAfterBreak="0">
    <w:nsid w:val="789251C1"/>
    <w:multiLevelType w:val="hybridMultilevel"/>
    <w:tmpl w:val="7F7881B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0" w15:restartNumberingAfterBreak="0">
    <w:nsid w:val="78966188"/>
    <w:multiLevelType w:val="hybridMultilevel"/>
    <w:tmpl w:val="D7822C8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1" w15:restartNumberingAfterBreak="0">
    <w:nsid w:val="792C63B9"/>
    <w:multiLevelType w:val="hybridMultilevel"/>
    <w:tmpl w:val="2BAEFDCA"/>
    <w:lvl w:ilvl="0" w:tplc="8B4A3F2E">
      <w:start w:val="1"/>
      <w:numFmt w:val="decimal"/>
      <w:lvlText w:val="1.2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79447B4B"/>
    <w:multiLevelType w:val="hybridMultilevel"/>
    <w:tmpl w:val="ADF41B68"/>
    <w:lvl w:ilvl="0" w:tplc="3D461130">
      <w:start w:val="1"/>
      <w:numFmt w:val="decimal"/>
      <w:lvlText w:val="2.1.1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 w15:restartNumberingAfterBreak="0">
    <w:nsid w:val="79F33D0E"/>
    <w:multiLevelType w:val="hybridMultilevel"/>
    <w:tmpl w:val="91F4BAE0"/>
    <w:lvl w:ilvl="0" w:tplc="B26C595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4" w15:restartNumberingAfterBreak="0">
    <w:nsid w:val="7A322E75"/>
    <w:multiLevelType w:val="hybridMultilevel"/>
    <w:tmpl w:val="F8963CF4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5" w15:restartNumberingAfterBreak="0">
    <w:nsid w:val="7A961F2F"/>
    <w:multiLevelType w:val="multilevel"/>
    <w:tmpl w:val="45D08A8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6" w15:restartNumberingAfterBreak="0">
    <w:nsid w:val="7AE27BE6"/>
    <w:multiLevelType w:val="hybridMultilevel"/>
    <w:tmpl w:val="E054921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7" w15:restartNumberingAfterBreak="0">
    <w:nsid w:val="7C103ADB"/>
    <w:multiLevelType w:val="multilevel"/>
    <w:tmpl w:val="45EE469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8" w15:restartNumberingAfterBreak="0">
    <w:nsid w:val="7D2E2DC9"/>
    <w:multiLevelType w:val="hybridMultilevel"/>
    <w:tmpl w:val="7DAE168C"/>
    <w:lvl w:ilvl="0" w:tplc="0AAA6F2A">
      <w:start w:val="5"/>
      <w:numFmt w:val="decimal"/>
      <w:lvlText w:val="2.1.3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9" w15:restartNumberingAfterBreak="0">
    <w:nsid w:val="7EE73D93"/>
    <w:multiLevelType w:val="hybridMultilevel"/>
    <w:tmpl w:val="8FD2E704"/>
    <w:lvl w:ilvl="0" w:tplc="F0A0A9A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0" w15:restartNumberingAfterBreak="0">
    <w:nsid w:val="7FC86D83"/>
    <w:multiLevelType w:val="hybridMultilevel"/>
    <w:tmpl w:val="6BFC15CC"/>
    <w:lvl w:ilvl="0" w:tplc="BA168B2A">
      <w:start w:val="1"/>
      <w:numFmt w:val="decimal"/>
      <w:lvlText w:val="2.1.3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9"/>
  </w:num>
  <w:num w:numId="2">
    <w:abstractNumId w:val="109"/>
  </w:num>
  <w:num w:numId="3">
    <w:abstractNumId w:val="57"/>
  </w:num>
  <w:num w:numId="4">
    <w:abstractNumId w:val="50"/>
  </w:num>
  <w:num w:numId="5">
    <w:abstractNumId w:val="51"/>
  </w:num>
  <w:num w:numId="6">
    <w:abstractNumId w:val="6"/>
  </w:num>
  <w:num w:numId="7">
    <w:abstractNumId w:val="115"/>
  </w:num>
  <w:num w:numId="8">
    <w:abstractNumId w:val="89"/>
  </w:num>
  <w:num w:numId="9">
    <w:abstractNumId w:val="10"/>
  </w:num>
  <w:num w:numId="10">
    <w:abstractNumId w:val="0"/>
  </w:num>
  <w:num w:numId="11">
    <w:abstractNumId w:val="44"/>
  </w:num>
  <w:num w:numId="12">
    <w:abstractNumId w:val="18"/>
  </w:num>
  <w:num w:numId="13">
    <w:abstractNumId w:val="90"/>
  </w:num>
  <w:num w:numId="14">
    <w:abstractNumId w:val="68"/>
  </w:num>
  <w:num w:numId="15">
    <w:abstractNumId w:val="23"/>
  </w:num>
  <w:num w:numId="16">
    <w:abstractNumId w:val="41"/>
  </w:num>
  <w:num w:numId="17">
    <w:abstractNumId w:val="1"/>
  </w:num>
  <w:num w:numId="18">
    <w:abstractNumId w:val="11"/>
  </w:num>
  <w:num w:numId="19">
    <w:abstractNumId w:val="12"/>
  </w:num>
  <w:num w:numId="20">
    <w:abstractNumId w:val="60"/>
  </w:num>
  <w:num w:numId="21">
    <w:abstractNumId w:val="56"/>
  </w:num>
  <w:num w:numId="22">
    <w:abstractNumId w:val="32"/>
  </w:num>
  <w:num w:numId="23">
    <w:abstractNumId w:val="42"/>
  </w:num>
  <w:num w:numId="24">
    <w:abstractNumId w:val="108"/>
  </w:num>
  <w:num w:numId="25">
    <w:abstractNumId w:val="5"/>
  </w:num>
  <w:num w:numId="26">
    <w:abstractNumId w:val="77"/>
  </w:num>
  <w:num w:numId="27">
    <w:abstractNumId w:val="27"/>
  </w:num>
  <w:num w:numId="28">
    <w:abstractNumId w:val="101"/>
  </w:num>
  <w:num w:numId="29">
    <w:abstractNumId w:val="40"/>
  </w:num>
  <w:num w:numId="30">
    <w:abstractNumId w:val="46"/>
  </w:num>
  <w:num w:numId="31">
    <w:abstractNumId w:val="73"/>
  </w:num>
  <w:num w:numId="32">
    <w:abstractNumId w:val="4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06"/>
  </w:num>
  <w:num w:numId="34">
    <w:abstractNumId w:val="3"/>
  </w:num>
  <w:num w:numId="35">
    <w:abstractNumId w:val="38"/>
  </w:num>
  <w:num w:numId="36">
    <w:abstractNumId w:val="95"/>
  </w:num>
  <w:num w:numId="37">
    <w:abstractNumId w:val="102"/>
  </w:num>
  <w:num w:numId="38">
    <w:abstractNumId w:val="114"/>
  </w:num>
  <w:num w:numId="39">
    <w:abstractNumId w:val="104"/>
  </w:num>
  <w:num w:numId="40">
    <w:abstractNumId w:val="103"/>
  </w:num>
  <w:num w:numId="41">
    <w:abstractNumId w:val="110"/>
  </w:num>
  <w:num w:numId="42">
    <w:abstractNumId w:val="20"/>
  </w:num>
  <w:num w:numId="43">
    <w:abstractNumId w:val="113"/>
  </w:num>
  <w:num w:numId="44">
    <w:abstractNumId w:val="2"/>
  </w:num>
  <w:num w:numId="45">
    <w:abstractNumId w:val="82"/>
  </w:num>
  <w:num w:numId="46">
    <w:abstractNumId w:val="63"/>
  </w:num>
  <w:num w:numId="47">
    <w:abstractNumId w:val="94"/>
  </w:num>
  <w:num w:numId="48">
    <w:abstractNumId w:val="30"/>
  </w:num>
  <w:num w:numId="49">
    <w:abstractNumId w:val="79"/>
  </w:num>
  <w:num w:numId="50">
    <w:abstractNumId w:val="87"/>
  </w:num>
  <w:num w:numId="51">
    <w:abstractNumId w:val="75"/>
  </w:num>
  <w:num w:numId="52">
    <w:abstractNumId w:val="117"/>
  </w:num>
  <w:num w:numId="53">
    <w:abstractNumId w:val="22"/>
  </w:num>
  <w:num w:numId="54">
    <w:abstractNumId w:val="17"/>
  </w:num>
  <w:num w:numId="55">
    <w:abstractNumId w:val="86"/>
  </w:num>
  <w:num w:numId="56">
    <w:abstractNumId w:val="19"/>
  </w:num>
  <w:num w:numId="57">
    <w:abstractNumId w:val="83"/>
  </w:num>
  <w:num w:numId="58">
    <w:abstractNumId w:val="84"/>
  </w:num>
  <w:num w:numId="59">
    <w:abstractNumId w:val="61"/>
  </w:num>
  <w:num w:numId="60">
    <w:abstractNumId w:val="47"/>
  </w:num>
  <w:num w:numId="61">
    <w:abstractNumId w:val="98"/>
  </w:num>
  <w:num w:numId="62">
    <w:abstractNumId w:val="58"/>
  </w:num>
  <w:num w:numId="63">
    <w:abstractNumId w:val="92"/>
  </w:num>
  <w:num w:numId="64">
    <w:abstractNumId w:val="24"/>
  </w:num>
  <w:num w:numId="65">
    <w:abstractNumId w:val="45"/>
  </w:num>
  <w:num w:numId="66">
    <w:abstractNumId w:val="69"/>
  </w:num>
  <w:num w:numId="67">
    <w:abstractNumId w:val="85"/>
  </w:num>
  <w:num w:numId="68">
    <w:abstractNumId w:val="107"/>
  </w:num>
  <w:num w:numId="69">
    <w:abstractNumId w:val="48"/>
  </w:num>
  <w:num w:numId="70">
    <w:abstractNumId w:val="91"/>
  </w:num>
  <w:num w:numId="71">
    <w:abstractNumId w:val="43"/>
  </w:num>
  <w:num w:numId="72">
    <w:abstractNumId w:val="111"/>
  </w:num>
  <w:num w:numId="73">
    <w:abstractNumId w:val="67"/>
  </w:num>
  <w:num w:numId="74">
    <w:abstractNumId w:val="112"/>
  </w:num>
  <w:num w:numId="75">
    <w:abstractNumId w:val="36"/>
  </w:num>
  <w:num w:numId="76">
    <w:abstractNumId w:val="31"/>
  </w:num>
  <w:num w:numId="77">
    <w:abstractNumId w:val="120"/>
  </w:num>
  <w:num w:numId="78">
    <w:abstractNumId w:val="72"/>
  </w:num>
  <w:num w:numId="79">
    <w:abstractNumId w:val="93"/>
  </w:num>
  <w:num w:numId="80">
    <w:abstractNumId w:val="118"/>
  </w:num>
  <w:num w:numId="81">
    <w:abstractNumId w:val="35"/>
  </w:num>
  <w:num w:numId="82">
    <w:abstractNumId w:val="66"/>
  </w:num>
  <w:num w:numId="83">
    <w:abstractNumId w:val="34"/>
  </w:num>
  <w:num w:numId="84">
    <w:abstractNumId w:val="55"/>
  </w:num>
  <w:num w:numId="85">
    <w:abstractNumId w:val="25"/>
  </w:num>
  <w:num w:numId="86">
    <w:abstractNumId w:val="62"/>
  </w:num>
  <w:num w:numId="87">
    <w:abstractNumId w:val="13"/>
  </w:num>
  <w:num w:numId="88">
    <w:abstractNumId w:val="33"/>
  </w:num>
  <w:num w:numId="89">
    <w:abstractNumId w:val="76"/>
  </w:num>
  <w:num w:numId="90">
    <w:abstractNumId w:val="28"/>
  </w:num>
  <w:num w:numId="91">
    <w:abstractNumId w:val="9"/>
  </w:num>
  <w:num w:numId="92">
    <w:abstractNumId w:val="7"/>
  </w:num>
  <w:num w:numId="93">
    <w:abstractNumId w:val="49"/>
  </w:num>
  <w:num w:numId="94">
    <w:abstractNumId w:val="116"/>
  </w:num>
  <w:num w:numId="95">
    <w:abstractNumId w:val="4"/>
  </w:num>
  <w:num w:numId="96">
    <w:abstractNumId w:val="74"/>
  </w:num>
  <w:num w:numId="97">
    <w:abstractNumId w:val="100"/>
  </w:num>
  <w:num w:numId="98">
    <w:abstractNumId w:val="81"/>
  </w:num>
  <w:num w:numId="99">
    <w:abstractNumId w:val="52"/>
  </w:num>
  <w:num w:numId="100">
    <w:abstractNumId w:val="65"/>
  </w:num>
  <w:num w:numId="101">
    <w:abstractNumId w:val="8"/>
  </w:num>
  <w:num w:numId="102">
    <w:abstractNumId w:val="97"/>
  </w:num>
  <w:num w:numId="103">
    <w:abstractNumId w:val="37"/>
  </w:num>
  <w:num w:numId="104">
    <w:abstractNumId w:val="64"/>
  </w:num>
  <w:num w:numId="105">
    <w:abstractNumId w:val="70"/>
  </w:num>
  <w:num w:numId="106">
    <w:abstractNumId w:val="78"/>
  </w:num>
  <w:num w:numId="107">
    <w:abstractNumId w:val="39"/>
  </w:num>
  <w:num w:numId="108">
    <w:abstractNumId w:val="80"/>
  </w:num>
  <w:num w:numId="109">
    <w:abstractNumId w:val="26"/>
  </w:num>
  <w:num w:numId="110">
    <w:abstractNumId w:val="54"/>
  </w:num>
  <w:num w:numId="11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2">
    <w:abstractNumId w:val="59"/>
  </w:num>
  <w:num w:numId="113">
    <w:abstractNumId w:val="96"/>
  </w:num>
  <w:num w:numId="114">
    <w:abstractNumId w:val="15"/>
  </w:num>
  <w:num w:numId="115">
    <w:abstractNumId w:val="53"/>
  </w:num>
  <w:num w:numId="116">
    <w:abstractNumId w:val="21"/>
  </w:num>
  <w:num w:numId="117">
    <w:abstractNumId w:val="119"/>
  </w:num>
  <w:num w:numId="118">
    <w:abstractNumId w:val="88"/>
  </w:num>
  <w:num w:numId="119">
    <w:abstractNumId w:val="105"/>
  </w:num>
  <w:num w:numId="120">
    <w:abstractNumId w:val="29"/>
  </w:num>
  <w:num w:numId="121">
    <w:abstractNumId w:val="16"/>
  </w:num>
  <w:num w:numId="122">
    <w:abstractNumId w:val="71"/>
  </w:num>
  <w:numIdMacAtCleanup w:val="1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6E1069"/>
    <w:rsid w:val="00012123"/>
    <w:rsid w:val="00013777"/>
    <w:rsid w:val="000144B2"/>
    <w:rsid w:val="00021FDA"/>
    <w:rsid w:val="000220F5"/>
    <w:rsid w:val="00026925"/>
    <w:rsid w:val="00027DBB"/>
    <w:rsid w:val="000301D6"/>
    <w:rsid w:val="00032626"/>
    <w:rsid w:val="000349BE"/>
    <w:rsid w:val="00035278"/>
    <w:rsid w:val="000352A9"/>
    <w:rsid w:val="00036298"/>
    <w:rsid w:val="00041EEF"/>
    <w:rsid w:val="00042BF4"/>
    <w:rsid w:val="000459F5"/>
    <w:rsid w:val="00045C55"/>
    <w:rsid w:val="00050596"/>
    <w:rsid w:val="000519CA"/>
    <w:rsid w:val="00053123"/>
    <w:rsid w:val="00053AFA"/>
    <w:rsid w:val="00055A7B"/>
    <w:rsid w:val="00056AD2"/>
    <w:rsid w:val="0006031E"/>
    <w:rsid w:val="00061819"/>
    <w:rsid w:val="00071146"/>
    <w:rsid w:val="00074BF7"/>
    <w:rsid w:val="00081D59"/>
    <w:rsid w:val="0008407E"/>
    <w:rsid w:val="00086DD4"/>
    <w:rsid w:val="00092D6A"/>
    <w:rsid w:val="000A3FA5"/>
    <w:rsid w:val="000A549A"/>
    <w:rsid w:val="000B4783"/>
    <w:rsid w:val="000B5B69"/>
    <w:rsid w:val="000B7B36"/>
    <w:rsid w:val="000C213A"/>
    <w:rsid w:val="000C2D4A"/>
    <w:rsid w:val="000C540F"/>
    <w:rsid w:val="000C684E"/>
    <w:rsid w:val="000C7012"/>
    <w:rsid w:val="000C7790"/>
    <w:rsid w:val="000D082A"/>
    <w:rsid w:val="000D29E2"/>
    <w:rsid w:val="000D3303"/>
    <w:rsid w:val="000D5381"/>
    <w:rsid w:val="000E5A46"/>
    <w:rsid w:val="000F2DB1"/>
    <w:rsid w:val="000F451A"/>
    <w:rsid w:val="001020FC"/>
    <w:rsid w:val="00105F38"/>
    <w:rsid w:val="00107981"/>
    <w:rsid w:val="00115AEA"/>
    <w:rsid w:val="001205F3"/>
    <w:rsid w:val="00130207"/>
    <w:rsid w:val="001339BD"/>
    <w:rsid w:val="00150BD2"/>
    <w:rsid w:val="001516B7"/>
    <w:rsid w:val="0015335B"/>
    <w:rsid w:val="00153E1A"/>
    <w:rsid w:val="00154520"/>
    <w:rsid w:val="00157EC5"/>
    <w:rsid w:val="00160A6F"/>
    <w:rsid w:val="00160A7F"/>
    <w:rsid w:val="001625C2"/>
    <w:rsid w:val="00172BD8"/>
    <w:rsid w:val="0017563B"/>
    <w:rsid w:val="0019029A"/>
    <w:rsid w:val="00192188"/>
    <w:rsid w:val="00196219"/>
    <w:rsid w:val="001966FA"/>
    <w:rsid w:val="001A1B28"/>
    <w:rsid w:val="001A2041"/>
    <w:rsid w:val="001A291A"/>
    <w:rsid w:val="001A759C"/>
    <w:rsid w:val="001B37D8"/>
    <w:rsid w:val="001B40A2"/>
    <w:rsid w:val="001B4EE2"/>
    <w:rsid w:val="001C0790"/>
    <w:rsid w:val="001C10B0"/>
    <w:rsid w:val="001C185B"/>
    <w:rsid w:val="001C2D41"/>
    <w:rsid w:val="001C78E7"/>
    <w:rsid w:val="001D0048"/>
    <w:rsid w:val="001D269B"/>
    <w:rsid w:val="001D6B24"/>
    <w:rsid w:val="001E0585"/>
    <w:rsid w:val="001E2FEE"/>
    <w:rsid w:val="001E4B12"/>
    <w:rsid w:val="001F1E88"/>
    <w:rsid w:val="001F291F"/>
    <w:rsid w:val="001F2B03"/>
    <w:rsid w:val="001F3D46"/>
    <w:rsid w:val="001F3E13"/>
    <w:rsid w:val="001F748D"/>
    <w:rsid w:val="00206315"/>
    <w:rsid w:val="002076E8"/>
    <w:rsid w:val="002115A8"/>
    <w:rsid w:val="002120F0"/>
    <w:rsid w:val="00224560"/>
    <w:rsid w:val="00227F29"/>
    <w:rsid w:val="002319AA"/>
    <w:rsid w:val="00234157"/>
    <w:rsid w:val="00234E0C"/>
    <w:rsid w:val="002358DD"/>
    <w:rsid w:val="0023729A"/>
    <w:rsid w:val="00242302"/>
    <w:rsid w:val="00245E1E"/>
    <w:rsid w:val="00246CD2"/>
    <w:rsid w:val="00247AD1"/>
    <w:rsid w:val="00251153"/>
    <w:rsid w:val="00255BE0"/>
    <w:rsid w:val="00256498"/>
    <w:rsid w:val="00260C48"/>
    <w:rsid w:val="002660A5"/>
    <w:rsid w:val="002673D3"/>
    <w:rsid w:val="00270676"/>
    <w:rsid w:val="002718E4"/>
    <w:rsid w:val="002729BC"/>
    <w:rsid w:val="00272C7D"/>
    <w:rsid w:val="00275719"/>
    <w:rsid w:val="00276B66"/>
    <w:rsid w:val="00277B27"/>
    <w:rsid w:val="00281DB2"/>
    <w:rsid w:val="002829CF"/>
    <w:rsid w:val="00286C57"/>
    <w:rsid w:val="00291AB7"/>
    <w:rsid w:val="00293E7D"/>
    <w:rsid w:val="00294918"/>
    <w:rsid w:val="0029747B"/>
    <w:rsid w:val="00297B62"/>
    <w:rsid w:val="002A00CF"/>
    <w:rsid w:val="002A0947"/>
    <w:rsid w:val="002A3D40"/>
    <w:rsid w:val="002A434F"/>
    <w:rsid w:val="002B7EFA"/>
    <w:rsid w:val="002C24AD"/>
    <w:rsid w:val="002C2DD7"/>
    <w:rsid w:val="002C2EDC"/>
    <w:rsid w:val="002C4D7E"/>
    <w:rsid w:val="002C4EEB"/>
    <w:rsid w:val="002D4D8D"/>
    <w:rsid w:val="002D5CF0"/>
    <w:rsid w:val="002D6507"/>
    <w:rsid w:val="002E0A8B"/>
    <w:rsid w:val="002E0CA5"/>
    <w:rsid w:val="002E18E3"/>
    <w:rsid w:val="002E5556"/>
    <w:rsid w:val="002E595C"/>
    <w:rsid w:val="002E67EA"/>
    <w:rsid w:val="002E7F9B"/>
    <w:rsid w:val="002F09E2"/>
    <w:rsid w:val="002F619A"/>
    <w:rsid w:val="002F72EE"/>
    <w:rsid w:val="00301B71"/>
    <w:rsid w:val="00306A53"/>
    <w:rsid w:val="0031295E"/>
    <w:rsid w:val="0031312C"/>
    <w:rsid w:val="0031785A"/>
    <w:rsid w:val="003225B1"/>
    <w:rsid w:val="003239A6"/>
    <w:rsid w:val="00325EA5"/>
    <w:rsid w:val="0032684E"/>
    <w:rsid w:val="00327B8D"/>
    <w:rsid w:val="003361F0"/>
    <w:rsid w:val="0033694D"/>
    <w:rsid w:val="00337679"/>
    <w:rsid w:val="00337F0C"/>
    <w:rsid w:val="0034055E"/>
    <w:rsid w:val="003428AD"/>
    <w:rsid w:val="00343AE7"/>
    <w:rsid w:val="00346A1C"/>
    <w:rsid w:val="00346B25"/>
    <w:rsid w:val="00351572"/>
    <w:rsid w:val="00351A7D"/>
    <w:rsid w:val="00353DEA"/>
    <w:rsid w:val="00353DF6"/>
    <w:rsid w:val="00354AE6"/>
    <w:rsid w:val="0036570F"/>
    <w:rsid w:val="00365887"/>
    <w:rsid w:val="0036758B"/>
    <w:rsid w:val="0037504E"/>
    <w:rsid w:val="00380806"/>
    <w:rsid w:val="00382F97"/>
    <w:rsid w:val="00385C61"/>
    <w:rsid w:val="00386F62"/>
    <w:rsid w:val="00387111"/>
    <w:rsid w:val="0038742F"/>
    <w:rsid w:val="00392725"/>
    <w:rsid w:val="003A1CC0"/>
    <w:rsid w:val="003B1733"/>
    <w:rsid w:val="003B265C"/>
    <w:rsid w:val="003B45CD"/>
    <w:rsid w:val="003B5FBC"/>
    <w:rsid w:val="003B645E"/>
    <w:rsid w:val="003C1934"/>
    <w:rsid w:val="003C1A7F"/>
    <w:rsid w:val="003C2926"/>
    <w:rsid w:val="003C2F88"/>
    <w:rsid w:val="003C4A00"/>
    <w:rsid w:val="003C4BC1"/>
    <w:rsid w:val="003C4FDC"/>
    <w:rsid w:val="003D07B0"/>
    <w:rsid w:val="003D3180"/>
    <w:rsid w:val="003D41D4"/>
    <w:rsid w:val="003D591D"/>
    <w:rsid w:val="003D6712"/>
    <w:rsid w:val="003E0E17"/>
    <w:rsid w:val="003E3933"/>
    <w:rsid w:val="003E4EAB"/>
    <w:rsid w:val="003E694F"/>
    <w:rsid w:val="003F05D8"/>
    <w:rsid w:val="003F1C02"/>
    <w:rsid w:val="003F5740"/>
    <w:rsid w:val="003F6EA9"/>
    <w:rsid w:val="00400159"/>
    <w:rsid w:val="0040226B"/>
    <w:rsid w:val="00402555"/>
    <w:rsid w:val="004030A3"/>
    <w:rsid w:val="00407D15"/>
    <w:rsid w:val="00407FF4"/>
    <w:rsid w:val="0041275A"/>
    <w:rsid w:val="00416440"/>
    <w:rsid w:val="00416D88"/>
    <w:rsid w:val="00425CF9"/>
    <w:rsid w:val="00441DC9"/>
    <w:rsid w:val="004468AF"/>
    <w:rsid w:val="0044737B"/>
    <w:rsid w:val="00451B62"/>
    <w:rsid w:val="004536DD"/>
    <w:rsid w:val="00454660"/>
    <w:rsid w:val="00457C62"/>
    <w:rsid w:val="00463D37"/>
    <w:rsid w:val="00464048"/>
    <w:rsid w:val="00464EEC"/>
    <w:rsid w:val="004703CA"/>
    <w:rsid w:val="004827A6"/>
    <w:rsid w:val="004846ED"/>
    <w:rsid w:val="00487F9B"/>
    <w:rsid w:val="004900D1"/>
    <w:rsid w:val="00491C33"/>
    <w:rsid w:val="00492B0D"/>
    <w:rsid w:val="00496760"/>
    <w:rsid w:val="004A2FCA"/>
    <w:rsid w:val="004A4B53"/>
    <w:rsid w:val="004A4BCC"/>
    <w:rsid w:val="004A6D17"/>
    <w:rsid w:val="004B177F"/>
    <w:rsid w:val="004B3C3E"/>
    <w:rsid w:val="004B4815"/>
    <w:rsid w:val="004B5BA6"/>
    <w:rsid w:val="004B6D94"/>
    <w:rsid w:val="004B7E89"/>
    <w:rsid w:val="004C2C9D"/>
    <w:rsid w:val="004C64D8"/>
    <w:rsid w:val="004C794A"/>
    <w:rsid w:val="004E6B08"/>
    <w:rsid w:val="004E7EA7"/>
    <w:rsid w:val="004F2882"/>
    <w:rsid w:val="004F4022"/>
    <w:rsid w:val="004F438D"/>
    <w:rsid w:val="004F7801"/>
    <w:rsid w:val="005031E0"/>
    <w:rsid w:val="00511306"/>
    <w:rsid w:val="00516A3B"/>
    <w:rsid w:val="00517185"/>
    <w:rsid w:val="0051789E"/>
    <w:rsid w:val="005260AA"/>
    <w:rsid w:val="00531169"/>
    <w:rsid w:val="00535658"/>
    <w:rsid w:val="00535DCB"/>
    <w:rsid w:val="005401F8"/>
    <w:rsid w:val="00543C84"/>
    <w:rsid w:val="005457E9"/>
    <w:rsid w:val="00545A0E"/>
    <w:rsid w:val="00545A8E"/>
    <w:rsid w:val="00546432"/>
    <w:rsid w:val="005541D3"/>
    <w:rsid w:val="005543B5"/>
    <w:rsid w:val="00554A2C"/>
    <w:rsid w:val="00557EF2"/>
    <w:rsid w:val="00563548"/>
    <w:rsid w:val="00566E2B"/>
    <w:rsid w:val="00567E56"/>
    <w:rsid w:val="00573B1A"/>
    <w:rsid w:val="00577FEE"/>
    <w:rsid w:val="00580D2F"/>
    <w:rsid w:val="00582794"/>
    <w:rsid w:val="00582EB9"/>
    <w:rsid w:val="00584011"/>
    <w:rsid w:val="00590F74"/>
    <w:rsid w:val="005935A7"/>
    <w:rsid w:val="005951C4"/>
    <w:rsid w:val="00595FEA"/>
    <w:rsid w:val="005A6055"/>
    <w:rsid w:val="005B1C5B"/>
    <w:rsid w:val="005B38FA"/>
    <w:rsid w:val="005B724A"/>
    <w:rsid w:val="005B7724"/>
    <w:rsid w:val="005C32E8"/>
    <w:rsid w:val="005C3849"/>
    <w:rsid w:val="005C5013"/>
    <w:rsid w:val="005C61F5"/>
    <w:rsid w:val="005C6B18"/>
    <w:rsid w:val="005C6C5E"/>
    <w:rsid w:val="005C777C"/>
    <w:rsid w:val="005C7F67"/>
    <w:rsid w:val="005D0FD3"/>
    <w:rsid w:val="005D3929"/>
    <w:rsid w:val="005E2324"/>
    <w:rsid w:val="005E7FDA"/>
    <w:rsid w:val="005F026E"/>
    <w:rsid w:val="005F383E"/>
    <w:rsid w:val="006012E6"/>
    <w:rsid w:val="00611D94"/>
    <w:rsid w:val="00612470"/>
    <w:rsid w:val="0061492B"/>
    <w:rsid w:val="0061518E"/>
    <w:rsid w:val="00623040"/>
    <w:rsid w:val="00630371"/>
    <w:rsid w:val="00630B28"/>
    <w:rsid w:val="00630D05"/>
    <w:rsid w:val="0063156D"/>
    <w:rsid w:val="00632CFD"/>
    <w:rsid w:val="00633BA5"/>
    <w:rsid w:val="0064253A"/>
    <w:rsid w:val="0065269D"/>
    <w:rsid w:val="006528AE"/>
    <w:rsid w:val="00652900"/>
    <w:rsid w:val="00656809"/>
    <w:rsid w:val="00661386"/>
    <w:rsid w:val="00666B8F"/>
    <w:rsid w:val="00670A7D"/>
    <w:rsid w:val="006773E2"/>
    <w:rsid w:val="006820D7"/>
    <w:rsid w:val="00684076"/>
    <w:rsid w:val="006848C6"/>
    <w:rsid w:val="00685610"/>
    <w:rsid w:val="00686702"/>
    <w:rsid w:val="00687364"/>
    <w:rsid w:val="00687940"/>
    <w:rsid w:val="00687E97"/>
    <w:rsid w:val="0069346C"/>
    <w:rsid w:val="006970B1"/>
    <w:rsid w:val="00697261"/>
    <w:rsid w:val="006A0BE6"/>
    <w:rsid w:val="006A4623"/>
    <w:rsid w:val="006B2B6A"/>
    <w:rsid w:val="006B43DF"/>
    <w:rsid w:val="006B4F82"/>
    <w:rsid w:val="006B5EDD"/>
    <w:rsid w:val="006C21EE"/>
    <w:rsid w:val="006C5707"/>
    <w:rsid w:val="006C63D0"/>
    <w:rsid w:val="006D2562"/>
    <w:rsid w:val="006D4CA6"/>
    <w:rsid w:val="006D607E"/>
    <w:rsid w:val="006E1069"/>
    <w:rsid w:val="006E1C9C"/>
    <w:rsid w:val="006E7940"/>
    <w:rsid w:val="006F4740"/>
    <w:rsid w:val="006F5B02"/>
    <w:rsid w:val="00700CBB"/>
    <w:rsid w:val="007019D6"/>
    <w:rsid w:val="007028A1"/>
    <w:rsid w:val="00702F5A"/>
    <w:rsid w:val="007038BC"/>
    <w:rsid w:val="0070698C"/>
    <w:rsid w:val="00712615"/>
    <w:rsid w:val="00715012"/>
    <w:rsid w:val="007264FC"/>
    <w:rsid w:val="0072666A"/>
    <w:rsid w:val="00726768"/>
    <w:rsid w:val="0073211B"/>
    <w:rsid w:val="00733E7B"/>
    <w:rsid w:val="00734911"/>
    <w:rsid w:val="00734D18"/>
    <w:rsid w:val="0073507F"/>
    <w:rsid w:val="007352B9"/>
    <w:rsid w:val="007356F4"/>
    <w:rsid w:val="0073697B"/>
    <w:rsid w:val="00744658"/>
    <w:rsid w:val="007447E7"/>
    <w:rsid w:val="00750BEB"/>
    <w:rsid w:val="00753F3B"/>
    <w:rsid w:val="00755381"/>
    <w:rsid w:val="00755910"/>
    <w:rsid w:val="0075752C"/>
    <w:rsid w:val="00757914"/>
    <w:rsid w:val="007610C2"/>
    <w:rsid w:val="00761DD0"/>
    <w:rsid w:val="007656FD"/>
    <w:rsid w:val="00766F31"/>
    <w:rsid w:val="00770E35"/>
    <w:rsid w:val="0077112A"/>
    <w:rsid w:val="00771FF6"/>
    <w:rsid w:val="0077453E"/>
    <w:rsid w:val="0077501F"/>
    <w:rsid w:val="00777753"/>
    <w:rsid w:val="00780398"/>
    <w:rsid w:val="00783F6E"/>
    <w:rsid w:val="00790231"/>
    <w:rsid w:val="0079117D"/>
    <w:rsid w:val="00793C36"/>
    <w:rsid w:val="00794194"/>
    <w:rsid w:val="007950E8"/>
    <w:rsid w:val="007A0CF8"/>
    <w:rsid w:val="007A3989"/>
    <w:rsid w:val="007A6920"/>
    <w:rsid w:val="007A7D33"/>
    <w:rsid w:val="007B4594"/>
    <w:rsid w:val="007C0F21"/>
    <w:rsid w:val="007C5982"/>
    <w:rsid w:val="007C6257"/>
    <w:rsid w:val="007D078E"/>
    <w:rsid w:val="007D0B56"/>
    <w:rsid w:val="007D4489"/>
    <w:rsid w:val="007D50F1"/>
    <w:rsid w:val="007E006E"/>
    <w:rsid w:val="007E24DF"/>
    <w:rsid w:val="007E2D03"/>
    <w:rsid w:val="007E695E"/>
    <w:rsid w:val="007F0860"/>
    <w:rsid w:val="007F0DE6"/>
    <w:rsid w:val="007F4846"/>
    <w:rsid w:val="007F567F"/>
    <w:rsid w:val="007F57D1"/>
    <w:rsid w:val="008008FD"/>
    <w:rsid w:val="00801EBC"/>
    <w:rsid w:val="008072DC"/>
    <w:rsid w:val="0081079D"/>
    <w:rsid w:val="00813E01"/>
    <w:rsid w:val="00814C83"/>
    <w:rsid w:val="00817539"/>
    <w:rsid w:val="00822518"/>
    <w:rsid w:val="00823132"/>
    <w:rsid w:val="008248F1"/>
    <w:rsid w:val="00824955"/>
    <w:rsid w:val="008274D6"/>
    <w:rsid w:val="0083057A"/>
    <w:rsid w:val="00831C60"/>
    <w:rsid w:val="008338E0"/>
    <w:rsid w:val="0083432E"/>
    <w:rsid w:val="00836554"/>
    <w:rsid w:val="00842B8F"/>
    <w:rsid w:val="008434D4"/>
    <w:rsid w:val="0084371A"/>
    <w:rsid w:val="0084384B"/>
    <w:rsid w:val="008463CB"/>
    <w:rsid w:val="00850390"/>
    <w:rsid w:val="008515D7"/>
    <w:rsid w:val="008542AF"/>
    <w:rsid w:val="008575F8"/>
    <w:rsid w:val="00857B2B"/>
    <w:rsid w:val="0086025A"/>
    <w:rsid w:val="00862493"/>
    <w:rsid w:val="00871CF4"/>
    <w:rsid w:val="00872D90"/>
    <w:rsid w:val="00875198"/>
    <w:rsid w:val="00875AED"/>
    <w:rsid w:val="00884A45"/>
    <w:rsid w:val="00893412"/>
    <w:rsid w:val="00893E53"/>
    <w:rsid w:val="00894CE4"/>
    <w:rsid w:val="00895705"/>
    <w:rsid w:val="008A0BCC"/>
    <w:rsid w:val="008A7F5B"/>
    <w:rsid w:val="008B1050"/>
    <w:rsid w:val="008B138A"/>
    <w:rsid w:val="008B1F8A"/>
    <w:rsid w:val="008B6351"/>
    <w:rsid w:val="008C02CB"/>
    <w:rsid w:val="008C1B71"/>
    <w:rsid w:val="008C1D0E"/>
    <w:rsid w:val="008C489E"/>
    <w:rsid w:val="008C535F"/>
    <w:rsid w:val="008C651A"/>
    <w:rsid w:val="008C6F9B"/>
    <w:rsid w:val="008D1D9E"/>
    <w:rsid w:val="008D3750"/>
    <w:rsid w:val="008D3D7C"/>
    <w:rsid w:val="008D4786"/>
    <w:rsid w:val="008D55C1"/>
    <w:rsid w:val="008E0A0D"/>
    <w:rsid w:val="008F146C"/>
    <w:rsid w:val="008F529D"/>
    <w:rsid w:val="0090006A"/>
    <w:rsid w:val="00906D8D"/>
    <w:rsid w:val="009122DA"/>
    <w:rsid w:val="0092225B"/>
    <w:rsid w:val="009239A5"/>
    <w:rsid w:val="0092607C"/>
    <w:rsid w:val="00926857"/>
    <w:rsid w:val="009369BF"/>
    <w:rsid w:val="00942276"/>
    <w:rsid w:val="00944B4F"/>
    <w:rsid w:val="00945346"/>
    <w:rsid w:val="009453C0"/>
    <w:rsid w:val="00950060"/>
    <w:rsid w:val="00955539"/>
    <w:rsid w:val="009606D7"/>
    <w:rsid w:val="00962105"/>
    <w:rsid w:val="00962D28"/>
    <w:rsid w:val="00967A56"/>
    <w:rsid w:val="00976BAF"/>
    <w:rsid w:val="009861CC"/>
    <w:rsid w:val="00990BF2"/>
    <w:rsid w:val="0099280F"/>
    <w:rsid w:val="00992E5C"/>
    <w:rsid w:val="009955AE"/>
    <w:rsid w:val="009A4A18"/>
    <w:rsid w:val="009B1C7A"/>
    <w:rsid w:val="009B7726"/>
    <w:rsid w:val="009C1838"/>
    <w:rsid w:val="009C2010"/>
    <w:rsid w:val="009C4B28"/>
    <w:rsid w:val="009C587E"/>
    <w:rsid w:val="009C6985"/>
    <w:rsid w:val="009C7367"/>
    <w:rsid w:val="009D27C6"/>
    <w:rsid w:val="009D51FD"/>
    <w:rsid w:val="009D7085"/>
    <w:rsid w:val="009D70CF"/>
    <w:rsid w:val="009D7488"/>
    <w:rsid w:val="009E46B0"/>
    <w:rsid w:val="009E61A0"/>
    <w:rsid w:val="009E6E6C"/>
    <w:rsid w:val="009F43F1"/>
    <w:rsid w:val="009F495F"/>
    <w:rsid w:val="00A12322"/>
    <w:rsid w:val="00A13B41"/>
    <w:rsid w:val="00A2208A"/>
    <w:rsid w:val="00A23097"/>
    <w:rsid w:val="00A253A7"/>
    <w:rsid w:val="00A27466"/>
    <w:rsid w:val="00A30483"/>
    <w:rsid w:val="00A308DC"/>
    <w:rsid w:val="00A326BF"/>
    <w:rsid w:val="00A33760"/>
    <w:rsid w:val="00A349E8"/>
    <w:rsid w:val="00A35271"/>
    <w:rsid w:val="00A36182"/>
    <w:rsid w:val="00A36CFC"/>
    <w:rsid w:val="00A46340"/>
    <w:rsid w:val="00A544ED"/>
    <w:rsid w:val="00A54567"/>
    <w:rsid w:val="00A62F9A"/>
    <w:rsid w:val="00A63FC5"/>
    <w:rsid w:val="00A667EA"/>
    <w:rsid w:val="00A702EC"/>
    <w:rsid w:val="00A71941"/>
    <w:rsid w:val="00A72919"/>
    <w:rsid w:val="00A750E3"/>
    <w:rsid w:val="00A80818"/>
    <w:rsid w:val="00A81551"/>
    <w:rsid w:val="00A9082C"/>
    <w:rsid w:val="00A928A1"/>
    <w:rsid w:val="00A92C51"/>
    <w:rsid w:val="00A92CFF"/>
    <w:rsid w:val="00A94515"/>
    <w:rsid w:val="00A968CB"/>
    <w:rsid w:val="00A96E9F"/>
    <w:rsid w:val="00A9762F"/>
    <w:rsid w:val="00A97AD5"/>
    <w:rsid w:val="00A97D96"/>
    <w:rsid w:val="00AA1D3C"/>
    <w:rsid w:val="00AA2F51"/>
    <w:rsid w:val="00AA32C3"/>
    <w:rsid w:val="00AA4898"/>
    <w:rsid w:val="00AA55B8"/>
    <w:rsid w:val="00AA5C71"/>
    <w:rsid w:val="00AA79CA"/>
    <w:rsid w:val="00AB7509"/>
    <w:rsid w:val="00AC1D32"/>
    <w:rsid w:val="00AC38EB"/>
    <w:rsid w:val="00AC4B7A"/>
    <w:rsid w:val="00AC5270"/>
    <w:rsid w:val="00AD1D47"/>
    <w:rsid w:val="00AD2666"/>
    <w:rsid w:val="00AD47B3"/>
    <w:rsid w:val="00AE6012"/>
    <w:rsid w:val="00AF29E9"/>
    <w:rsid w:val="00AF3174"/>
    <w:rsid w:val="00AF326C"/>
    <w:rsid w:val="00AF5EBF"/>
    <w:rsid w:val="00B0027E"/>
    <w:rsid w:val="00B0085B"/>
    <w:rsid w:val="00B04348"/>
    <w:rsid w:val="00B0490D"/>
    <w:rsid w:val="00B05080"/>
    <w:rsid w:val="00B12C69"/>
    <w:rsid w:val="00B16FDD"/>
    <w:rsid w:val="00B17727"/>
    <w:rsid w:val="00B220F1"/>
    <w:rsid w:val="00B23C23"/>
    <w:rsid w:val="00B30A19"/>
    <w:rsid w:val="00B41483"/>
    <w:rsid w:val="00B44593"/>
    <w:rsid w:val="00B447BF"/>
    <w:rsid w:val="00B4695D"/>
    <w:rsid w:val="00B52354"/>
    <w:rsid w:val="00B53BDA"/>
    <w:rsid w:val="00B561D5"/>
    <w:rsid w:val="00B6652C"/>
    <w:rsid w:val="00B676E2"/>
    <w:rsid w:val="00B67EBE"/>
    <w:rsid w:val="00B707FB"/>
    <w:rsid w:val="00B76839"/>
    <w:rsid w:val="00B76961"/>
    <w:rsid w:val="00B80310"/>
    <w:rsid w:val="00B81E5A"/>
    <w:rsid w:val="00B87960"/>
    <w:rsid w:val="00B93ECD"/>
    <w:rsid w:val="00B9405A"/>
    <w:rsid w:val="00B95BFF"/>
    <w:rsid w:val="00B967A1"/>
    <w:rsid w:val="00BA357B"/>
    <w:rsid w:val="00BA5676"/>
    <w:rsid w:val="00BA7109"/>
    <w:rsid w:val="00BB455D"/>
    <w:rsid w:val="00BB4858"/>
    <w:rsid w:val="00BB569B"/>
    <w:rsid w:val="00BB671D"/>
    <w:rsid w:val="00BB6AEA"/>
    <w:rsid w:val="00BB737C"/>
    <w:rsid w:val="00BC24C9"/>
    <w:rsid w:val="00BD06B8"/>
    <w:rsid w:val="00BD32CA"/>
    <w:rsid w:val="00BE51AA"/>
    <w:rsid w:val="00BE6FD5"/>
    <w:rsid w:val="00BE7936"/>
    <w:rsid w:val="00BF0D69"/>
    <w:rsid w:val="00C0241F"/>
    <w:rsid w:val="00C0553D"/>
    <w:rsid w:val="00C05772"/>
    <w:rsid w:val="00C06DC3"/>
    <w:rsid w:val="00C1063C"/>
    <w:rsid w:val="00C1117C"/>
    <w:rsid w:val="00C123D4"/>
    <w:rsid w:val="00C1767B"/>
    <w:rsid w:val="00C20915"/>
    <w:rsid w:val="00C254E1"/>
    <w:rsid w:val="00C25C69"/>
    <w:rsid w:val="00C260E9"/>
    <w:rsid w:val="00C27312"/>
    <w:rsid w:val="00C27915"/>
    <w:rsid w:val="00C27BA4"/>
    <w:rsid w:val="00C302A5"/>
    <w:rsid w:val="00C363AA"/>
    <w:rsid w:val="00C403A0"/>
    <w:rsid w:val="00C43FD9"/>
    <w:rsid w:val="00C444D0"/>
    <w:rsid w:val="00C46997"/>
    <w:rsid w:val="00C4770A"/>
    <w:rsid w:val="00C47B55"/>
    <w:rsid w:val="00C500B2"/>
    <w:rsid w:val="00C514D2"/>
    <w:rsid w:val="00C51BC2"/>
    <w:rsid w:val="00C5737A"/>
    <w:rsid w:val="00C63EBF"/>
    <w:rsid w:val="00C65E56"/>
    <w:rsid w:val="00C67809"/>
    <w:rsid w:val="00C67AC0"/>
    <w:rsid w:val="00C70A77"/>
    <w:rsid w:val="00C70B64"/>
    <w:rsid w:val="00C7134B"/>
    <w:rsid w:val="00C7615A"/>
    <w:rsid w:val="00C7729E"/>
    <w:rsid w:val="00C81919"/>
    <w:rsid w:val="00C83D64"/>
    <w:rsid w:val="00C83E95"/>
    <w:rsid w:val="00C86B59"/>
    <w:rsid w:val="00C87475"/>
    <w:rsid w:val="00C9019C"/>
    <w:rsid w:val="00C90FDC"/>
    <w:rsid w:val="00C93AA4"/>
    <w:rsid w:val="00C93F02"/>
    <w:rsid w:val="00C97243"/>
    <w:rsid w:val="00CA346E"/>
    <w:rsid w:val="00CA60EC"/>
    <w:rsid w:val="00CA720B"/>
    <w:rsid w:val="00CB1C44"/>
    <w:rsid w:val="00CB6725"/>
    <w:rsid w:val="00CB7E59"/>
    <w:rsid w:val="00CC1163"/>
    <w:rsid w:val="00CC4527"/>
    <w:rsid w:val="00CC50DE"/>
    <w:rsid w:val="00CC533C"/>
    <w:rsid w:val="00CE07D5"/>
    <w:rsid w:val="00CE186C"/>
    <w:rsid w:val="00CE525E"/>
    <w:rsid w:val="00CE67C3"/>
    <w:rsid w:val="00CF15DD"/>
    <w:rsid w:val="00CF4779"/>
    <w:rsid w:val="00CF763C"/>
    <w:rsid w:val="00D02B05"/>
    <w:rsid w:val="00D02FCC"/>
    <w:rsid w:val="00D072A7"/>
    <w:rsid w:val="00D114F8"/>
    <w:rsid w:val="00D13932"/>
    <w:rsid w:val="00D143A5"/>
    <w:rsid w:val="00D14603"/>
    <w:rsid w:val="00D14C15"/>
    <w:rsid w:val="00D16591"/>
    <w:rsid w:val="00D20C0E"/>
    <w:rsid w:val="00D247D1"/>
    <w:rsid w:val="00D24FD1"/>
    <w:rsid w:val="00D25F64"/>
    <w:rsid w:val="00D31C18"/>
    <w:rsid w:val="00D36506"/>
    <w:rsid w:val="00D52E15"/>
    <w:rsid w:val="00D53E63"/>
    <w:rsid w:val="00D54F17"/>
    <w:rsid w:val="00D57EC8"/>
    <w:rsid w:val="00D707DF"/>
    <w:rsid w:val="00D800C3"/>
    <w:rsid w:val="00D81D30"/>
    <w:rsid w:val="00D854F6"/>
    <w:rsid w:val="00D92C8E"/>
    <w:rsid w:val="00DA32E5"/>
    <w:rsid w:val="00DA3A90"/>
    <w:rsid w:val="00DB511E"/>
    <w:rsid w:val="00DC0D90"/>
    <w:rsid w:val="00DC1752"/>
    <w:rsid w:val="00DC7F74"/>
    <w:rsid w:val="00DE010B"/>
    <w:rsid w:val="00DE0375"/>
    <w:rsid w:val="00DE1218"/>
    <w:rsid w:val="00DE3BD4"/>
    <w:rsid w:val="00DE43FA"/>
    <w:rsid w:val="00DE505A"/>
    <w:rsid w:val="00DE5FA2"/>
    <w:rsid w:val="00DE605B"/>
    <w:rsid w:val="00DE7779"/>
    <w:rsid w:val="00DF48A5"/>
    <w:rsid w:val="00DF509E"/>
    <w:rsid w:val="00DF6617"/>
    <w:rsid w:val="00DF6FA2"/>
    <w:rsid w:val="00DF7527"/>
    <w:rsid w:val="00E06BCF"/>
    <w:rsid w:val="00E125F4"/>
    <w:rsid w:val="00E1287F"/>
    <w:rsid w:val="00E14E69"/>
    <w:rsid w:val="00E272E3"/>
    <w:rsid w:val="00E27666"/>
    <w:rsid w:val="00E30342"/>
    <w:rsid w:val="00E35592"/>
    <w:rsid w:val="00E359C7"/>
    <w:rsid w:val="00E369DC"/>
    <w:rsid w:val="00E424BC"/>
    <w:rsid w:val="00E44D7C"/>
    <w:rsid w:val="00E45D72"/>
    <w:rsid w:val="00E4797D"/>
    <w:rsid w:val="00E47C6C"/>
    <w:rsid w:val="00E54E1F"/>
    <w:rsid w:val="00E552F1"/>
    <w:rsid w:val="00E560D2"/>
    <w:rsid w:val="00E56DB1"/>
    <w:rsid w:val="00E6444E"/>
    <w:rsid w:val="00E64BC5"/>
    <w:rsid w:val="00E6588F"/>
    <w:rsid w:val="00E66D59"/>
    <w:rsid w:val="00E671EF"/>
    <w:rsid w:val="00E71299"/>
    <w:rsid w:val="00E722A4"/>
    <w:rsid w:val="00E72E9E"/>
    <w:rsid w:val="00E74EE8"/>
    <w:rsid w:val="00E8236C"/>
    <w:rsid w:val="00E847CF"/>
    <w:rsid w:val="00E84A15"/>
    <w:rsid w:val="00E84E42"/>
    <w:rsid w:val="00E878DF"/>
    <w:rsid w:val="00E91D86"/>
    <w:rsid w:val="00E923A0"/>
    <w:rsid w:val="00E948DF"/>
    <w:rsid w:val="00EA0EE3"/>
    <w:rsid w:val="00EA4814"/>
    <w:rsid w:val="00EA704A"/>
    <w:rsid w:val="00EA751B"/>
    <w:rsid w:val="00EB6441"/>
    <w:rsid w:val="00EB78FC"/>
    <w:rsid w:val="00EB7C3F"/>
    <w:rsid w:val="00EC0E90"/>
    <w:rsid w:val="00EC1246"/>
    <w:rsid w:val="00EC3E91"/>
    <w:rsid w:val="00EC625D"/>
    <w:rsid w:val="00ED05AC"/>
    <w:rsid w:val="00ED15DF"/>
    <w:rsid w:val="00EE18C8"/>
    <w:rsid w:val="00EE7499"/>
    <w:rsid w:val="00EF0E92"/>
    <w:rsid w:val="00F00F31"/>
    <w:rsid w:val="00F0436D"/>
    <w:rsid w:val="00F043FF"/>
    <w:rsid w:val="00F05411"/>
    <w:rsid w:val="00F05986"/>
    <w:rsid w:val="00F06A5C"/>
    <w:rsid w:val="00F07192"/>
    <w:rsid w:val="00F237B8"/>
    <w:rsid w:val="00F3046E"/>
    <w:rsid w:val="00F321CE"/>
    <w:rsid w:val="00F32936"/>
    <w:rsid w:val="00F35BD7"/>
    <w:rsid w:val="00F40BDB"/>
    <w:rsid w:val="00F40E73"/>
    <w:rsid w:val="00F42013"/>
    <w:rsid w:val="00F44EB9"/>
    <w:rsid w:val="00F466D7"/>
    <w:rsid w:val="00F50F00"/>
    <w:rsid w:val="00F514F3"/>
    <w:rsid w:val="00F5744E"/>
    <w:rsid w:val="00F62040"/>
    <w:rsid w:val="00F62CF9"/>
    <w:rsid w:val="00F7356C"/>
    <w:rsid w:val="00F75E8D"/>
    <w:rsid w:val="00F77DFB"/>
    <w:rsid w:val="00F818A0"/>
    <w:rsid w:val="00F836CE"/>
    <w:rsid w:val="00F84072"/>
    <w:rsid w:val="00F96C8D"/>
    <w:rsid w:val="00FA43CC"/>
    <w:rsid w:val="00FB176B"/>
    <w:rsid w:val="00FB78B7"/>
    <w:rsid w:val="00FC17A2"/>
    <w:rsid w:val="00FC1DDC"/>
    <w:rsid w:val="00FC1EE4"/>
    <w:rsid w:val="00FC28C2"/>
    <w:rsid w:val="00FD0A63"/>
    <w:rsid w:val="00FD60E7"/>
    <w:rsid w:val="00FE12C7"/>
    <w:rsid w:val="00FE37ED"/>
    <w:rsid w:val="00FE38C7"/>
    <w:rsid w:val="00FF05F6"/>
    <w:rsid w:val="00FF0A0C"/>
    <w:rsid w:val="00FF0BA5"/>
    <w:rsid w:val="00FF5A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FE1FA3B"/>
  <w15:docId w15:val="{8FD3CADC-A960-4CBC-A05B-83E996625C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iPriority="0" w:unhideWhenUsed="1"/>
    <w:lsdException w:name="Body Text Indent 3" w:semiHidden="1" w:uiPriority="0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4658"/>
  </w:style>
  <w:style w:type="paragraph" w:styleId="Heading1">
    <w:name w:val="heading 1"/>
    <w:basedOn w:val="Normal"/>
    <w:next w:val="Normal"/>
    <w:link w:val="Heading1Char"/>
    <w:qFormat/>
    <w:rsid w:val="007A6920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3D37"/>
    <w:pPr>
      <w:keepNext/>
      <w:keepLines/>
      <w:spacing w:after="0" w:line="480" w:lineRule="auto"/>
      <w:outlineLvl w:val="1"/>
    </w:pPr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B1C7A"/>
    <w:pPr>
      <w:keepNext/>
      <w:keepLines/>
      <w:spacing w:after="0" w:line="480" w:lineRule="auto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id-ID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C7012"/>
    <w:pPr>
      <w:keepNext/>
      <w:keepLines/>
      <w:spacing w:after="0" w:line="480" w:lineRule="auto"/>
      <w:outlineLvl w:val="3"/>
    </w:pPr>
    <w:rPr>
      <w:rFonts w:ascii="Times New Roman" w:eastAsiaTheme="majorEastAsia" w:hAnsi="Times New Roman" w:cstheme="majorBidi"/>
      <w:b/>
      <w:iCs/>
      <w:color w:val="000000" w:themeColor="text1"/>
      <w:sz w:val="24"/>
      <w:lang w:val="id-ID"/>
    </w:rPr>
  </w:style>
  <w:style w:type="paragraph" w:styleId="Heading5">
    <w:name w:val="heading 5"/>
    <w:basedOn w:val="Normal"/>
    <w:next w:val="Normal"/>
    <w:link w:val="Heading5Char"/>
    <w:qFormat/>
    <w:rsid w:val="00392725"/>
    <w:pPr>
      <w:keepNext/>
      <w:spacing w:after="0" w:line="480" w:lineRule="auto"/>
      <w:jc w:val="center"/>
      <w:outlineLvl w:val="4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E1069"/>
    <w:rPr>
      <w:color w:val="0563C1" w:themeColor="hyperlink"/>
      <w:u w:val="single"/>
    </w:rPr>
  </w:style>
  <w:style w:type="paragraph" w:styleId="ListParagraph">
    <w:name w:val="List Paragraph"/>
    <w:aliases w:val="skripsi,Body Text Char1,Char Char2,List Paragraph2,List Paragraph1,Body of text,spasi 2 taiiii,SUMBER,anak bab,Gambar dan tabel,bagian 1,kepala,gambar,Char Char21"/>
    <w:basedOn w:val="Normal"/>
    <w:link w:val="ListParagraphChar"/>
    <w:uiPriority w:val="34"/>
    <w:qFormat/>
    <w:rsid w:val="006E1069"/>
    <w:pPr>
      <w:spacing w:after="0" w:line="240" w:lineRule="auto"/>
      <w:ind w:left="720"/>
      <w:contextualSpacing/>
    </w:pPr>
    <w:rPr>
      <w:rFonts w:ascii="Times New Roman" w:eastAsiaTheme="minorEastAsia" w:hAnsi="Times New Roman" w:cs="Times New Roman"/>
      <w:lang w:val="en-US"/>
    </w:rPr>
  </w:style>
  <w:style w:type="character" w:customStyle="1" w:styleId="ListParagraphChar">
    <w:name w:val="List Paragraph Char"/>
    <w:aliases w:val="skripsi Char,Body Text Char1 Char,Char Char2 Char,List Paragraph2 Char,List Paragraph1 Char,Body of text Char,spasi 2 taiiii Char,SUMBER Char,anak bab Char,Gambar dan tabel Char,bagian 1 Char,kepala Char,gambar Char,Char Char21 Char"/>
    <w:link w:val="ListParagraph"/>
    <w:uiPriority w:val="34"/>
    <w:locked/>
    <w:rsid w:val="006E1069"/>
    <w:rPr>
      <w:rFonts w:ascii="Times New Roman" w:eastAsiaTheme="minorEastAsia" w:hAnsi="Times New Roman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E106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1069"/>
  </w:style>
  <w:style w:type="table" w:styleId="TableGrid">
    <w:name w:val="Table Grid"/>
    <w:basedOn w:val="TableNormal"/>
    <w:uiPriority w:val="39"/>
    <w:rsid w:val="003C2F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qFormat/>
    <w:rsid w:val="003C2F88"/>
    <w:rPr>
      <w:i/>
      <w:iCs/>
    </w:rPr>
  </w:style>
  <w:style w:type="paragraph" w:styleId="Footer">
    <w:name w:val="footer"/>
    <w:basedOn w:val="Normal"/>
    <w:link w:val="FooterChar"/>
    <w:uiPriority w:val="99"/>
    <w:unhideWhenUsed/>
    <w:rsid w:val="00C1063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063C"/>
  </w:style>
  <w:style w:type="paragraph" w:customStyle="1" w:styleId="TableParagraph">
    <w:name w:val="Table Paragraph"/>
    <w:basedOn w:val="Normal"/>
    <w:uiPriority w:val="1"/>
    <w:qFormat/>
    <w:rsid w:val="00535DCB"/>
    <w:pPr>
      <w:widowControl w:val="0"/>
      <w:autoSpaceDE w:val="0"/>
      <w:autoSpaceDN w:val="0"/>
      <w:spacing w:after="0" w:line="254" w:lineRule="exact"/>
      <w:ind w:left="107"/>
    </w:pPr>
    <w:rPr>
      <w:rFonts w:ascii="Times New Roman" w:eastAsia="Times New Roman" w:hAnsi="Times New Roman" w:cs="Times New Roman"/>
      <w:lang w:val="id" w:eastAsia="id"/>
    </w:rPr>
  </w:style>
  <w:style w:type="paragraph" w:styleId="NormalWeb">
    <w:name w:val="Normal (Web)"/>
    <w:basedOn w:val="Normal"/>
    <w:uiPriority w:val="99"/>
    <w:unhideWhenUsed/>
    <w:rsid w:val="00172B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92607C"/>
    <w:rPr>
      <w:b/>
      <w:bCs/>
    </w:rPr>
  </w:style>
  <w:style w:type="character" w:customStyle="1" w:styleId="Heading1Char">
    <w:name w:val="Heading 1 Char"/>
    <w:basedOn w:val="DefaultParagraphFont"/>
    <w:link w:val="Heading1"/>
    <w:rsid w:val="007A6920"/>
    <w:rPr>
      <w:rFonts w:ascii="Times New Roman" w:eastAsiaTheme="majorEastAsia" w:hAnsi="Times New Roman" w:cstheme="majorBidi"/>
      <w:b/>
      <w:color w:val="000000" w:themeColor="text1"/>
      <w:sz w:val="28"/>
      <w:szCs w:val="32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9B1C7A"/>
    <w:rPr>
      <w:rFonts w:ascii="Times New Roman" w:eastAsiaTheme="majorEastAsia" w:hAnsi="Times New Roman" w:cstheme="majorBidi"/>
      <w:b/>
      <w:color w:val="000000" w:themeColor="text1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0C7012"/>
    <w:rPr>
      <w:rFonts w:ascii="Times New Roman" w:eastAsiaTheme="majorEastAsia" w:hAnsi="Times New Roman" w:cstheme="majorBidi"/>
      <w:b/>
      <w:iCs/>
      <w:color w:val="000000" w:themeColor="text1"/>
      <w:sz w:val="24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A54567"/>
    <w:pPr>
      <w:spacing w:after="200" w:line="240" w:lineRule="auto"/>
    </w:pPr>
    <w:rPr>
      <w:i/>
      <w:iCs/>
      <w:color w:val="44546A" w:themeColor="text2"/>
      <w:sz w:val="18"/>
      <w:szCs w:val="18"/>
      <w:lang w:val="id-ID"/>
    </w:rPr>
  </w:style>
  <w:style w:type="paragraph" w:styleId="NoSpacing">
    <w:name w:val="No Spacing"/>
    <w:link w:val="NoSpacingChar"/>
    <w:uiPriority w:val="1"/>
    <w:qFormat/>
    <w:rsid w:val="00A54567"/>
    <w:pPr>
      <w:spacing w:after="0" w:line="240" w:lineRule="auto"/>
    </w:pPr>
    <w:rPr>
      <w:rFonts w:eastAsiaTheme="minorEastAsia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C0241F"/>
    <w:pPr>
      <w:tabs>
        <w:tab w:val="left" w:pos="720"/>
        <w:tab w:val="right" w:leader="dot" w:pos="7927"/>
      </w:tabs>
      <w:spacing w:after="0" w:line="480" w:lineRule="auto"/>
      <w:ind w:left="270"/>
    </w:pPr>
    <w:rPr>
      <w:rFonts w:ascii="Times New Roman" w:hAnsi="Times New Roman" w:cs="Times New Roman"/>
      <w:b/>
      <w:bCs/>
      <w:noProof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AD2666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F5EBF"/>
    <w:pPr>
      <w:tabs>
        <w:tab w:val="right" w:leader="dot" w:pos="7920"/>
      </w:tabs>
      <w:spacing w:after="0" w:line="480" w:lineRule="auto"/>
      <w:ind w:left="810" w:right="552" w:hanging="810"/>
    </w:pPr>
    <w:rPr>
      <w:rFonts w:ascii="Times New Roman" w:eastAsia="Times New Roman" w:hAnsi="Times New Roman" w:cs="Times New Roman"/>
      <w:noProof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E35592"/>
    <w:pPr>
      <w:tabs>
        <w:tab w:val="left" w:pos="1134"/>
        <w:tab w:val="right" w:leader="dot" w:pos="7927"/>
      </w:tabs>
      <w:spacing w:after="0" w:line="480" w:lineRule="auto"/>
      <w:ind w:left="540"/>
    </w:pPr>
    <w:rPr>
      <w:lang w:val="id-ID"/>
    </w:rPr>
  </w:style>
  <w:style w:type="paragraph" w:styleId="TOC4">
    <w:name w:val="toc 4"/>
    <w:basedOn w:val="Normal"/>
    <w:next w:val="Normal"/>
    <w:autoRedefine/>
    <w:uiPriority w:val="39"/>
    <w:unhideWhenUsed/>
    <w:rsid w:val="00351572"/>
    <w:pPr>
      <w:tabs>
        <w:tab w:val="left" w:pos="1800"/>
        <w:tab w:val="right" w:leader="dot" w:pos="7920"/>
      </w:tabs>
      <w:spacing w:after="0" w:line="480" w:lineRule="auto"/>
      <w:ind w:left="1800" w:right="552" w:hanging="810"/>
      <w:jc w:val="both"/>
    </w:pPr>
    <w:rPr>
      <w:lang w:val="id-ID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2666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26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AD2666"/>
    <w:rPr>
      <w:rFonts w:ascii="Segoe UI" w:hAnsi="Segoe UI" w:cs="Segoe UI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AD2666"/>
    <w:pPr>
      <w:spacing w:after="0"/>
    </w:pPr>
    <w:rPr>
      <w:lang w:val="id-ID"/>
    </w:rPr>
  </w:style>
  <w:style w:type="paragraph" w:styleId="BodyText">
    <w:name w:val="Body Text"/>
    <w:basedOn w:val="Normal"/>
    <w:link w:val="BodyTextChar"/>
    <w:qFormat/>
    <w:rsid w:val="000D538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character" w:customStyle="1" w:styleId="BodyTextChar">
    <w:name w:val="Body Text Char"/>
    <w:basedOn w:val="DefaultParagraphFont"/>
    <w:link w:val="BodyText"/>
    <w:rsid w:val="000D5381"/>
    <w:rPr>
      <w:rFonts w:ascii="Times New Roman" w:eastAsia="Times New Roman" w:hAnsi="Times New Roman" w:cs="Times New Roman"/>
      <w:lang w:val="id"/>
    </w:rPr>
  </w:style>
  <w:style w:type="character" w:customStyle="1" w:styleId="Heading2Char">
    <w:name w:val="Heading 2 Char"/>
    <w:basedOn w:val="DefaultParagraphFont"/>
    <w:link w:val="Heading2"/>
    <w:uiPriority w:val="9"/>
    <w:rsid w:val="00463D37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45346"/>
    <w:rPr>
      <w:color w:val="605E5C"/>
      <w:shd w:val="clear" w:color="auto" w:fill="E1DFDD"/>
    </w:rPr>
  </w:style>
  <w:style w:type="table" w:customStyle="1" w:styleId="TableGrid0">
    <w:name w:val="TableGrid"/>
    <w:rsid w:val="00945346"/>
    <w:pPr>
      <w:spacing w:after="0" w:line="240" w:lineRule="auto"/>
    </w:pPr>
    <w:rPr>
      <w:rFonts w:eastAsiaTheme="minorEastAsia"/>
      <w:lang w:val="en-U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ing5Char">
    <w:name w:val="Heading 5 Char"/>
    <w:basedOn w:val="DefaultParagraphFont"/>
    <w:link w:val="Heading5"/>
    <w:rsid w:val="00392725"/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numbering" w:customStyle="1" w:styleId="NoList1">
    <w:name w:val="No List1"/>
    <w:next w:val="NoList"/>
    <w:uiPriority w:val="99"/>
    <w:semiHidden/>
    <w:unhideWhenUsed/>
    <w:rsid w:val="00392725"/>
  </w:style>
  <w:style w:type="character" w:customStyle="1" w:styleId="NoSpacingChar">
    <w:name w:val="No Spacing Char"/>
    <w:basedOn w:val="DefaultParagraphFont"/>
    <w:link w:val="NoSpacing"/>
    <w:uiPriority w:val="1"/>
    <w:rsid w:val="00392725"/>
    <w:rPr>
      <w:rFonts w:eastAsiaTheme="minorEastAsia"/>
      <w:lang w:val="en-US"/>
    </w:rPr>
  </w:style>
  <w:style w:type="paragraph" w:styleId="BodyText3">
    <w:name w:val="Body Text 3"/>
    <w:basedOn w:val="Normal"/>
    <w:link w:val="BodyText3Char"/>
    <w:rsid w:val="00392725"/>
    <w:pPr>
      <w:shd w:val="clear" w:color="auto" w:fill="FFFFFF"/>
      <w:spacing w:after="0" w:line="480" w:lineRule="auto"/>
      <w:jc w:val="both"/>
    </w:pPr>
    <w:rPr>
      <w:rFonts w:ascii="Times New Roman" w:eastAsia="Times New Roman" w:hAnsi="Times New Roman" w:cs="Times New Roman"/>
      <w:color w:val="000000"/>
      <w:sz w:val="24"/>
      <w:szCs w:val="24"/>
      <w:lang w:val="id-ID" w:eastAsia="id-ID"/>
    </w:rPr>
  </w:style>
  <w:style w:type="character" w:customStyle="1" w:styleId="BodyText3Char">
    <w:name w:val="Body Text 3 Char"/>
    <w:basedOn w:val="DefaultParagraphFont"/>
    <w:link w:val="BodyText3"/>
    <w:rsid w:val="00392725"/>
    <w:rPr>
      <w:rFonts w:ascii="Times New Roman" w:eastAsia="Times New Roman" w:hAnsi="Times New Roman" w:cs="Times New Roman"/>
      <w:color w:val="000000"/>
      <w:sz w:val="24"/>
      <w:szCs w:val="24"/>
      <w:shd w:val="clear" w:color="auto" w:fill="FFFFFF"/>
      <w:lang w:val="id-ID" w:eastAsia="id-ID"/>
    </w:rPr>
  </w:style>
  <w:style w:type="paragraph" w:styleId="BodyTextIndent">
    <w:name w:val="Body Text Indent"/>
    <w:basedOn w:val="Normal"/>
    <w:link w:val="BodyTextIndentChar"/>
    <w:rsid w:val="00392725"/>
    <w:pPr>
      <w:spacing w:after="0" w:line="480" w:lineRule="auto"/>
      <w:ind w:left="360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rsid w:val="00392725"/>
    <w:rPr>
      <w:rFonts w:ascii="Times New Roman" w:eastAsia="Times New Roman" w:hAnsi="Times New Roman" w:cs="Times New Roman"/>
      <w:color w:val="000000"/>
      <w:sz w:val="24"/>
      <w:szCs w:val="20"/>
      <w:lang w:val="en-US"/>
    </w:rPr>
  </w:style>
  <w:style w:type="paragraph" w:styleId="BodyText2">
    <w:name w:val="Body Text 2"/>
    <w:basedOn w:val="Normal"/>
    <w:link w:val="BodyText2Char"/>
    <w:rsid w:val="00392725"/>
    <w:pPr>
      <w:spacing w:after="120" w:line="480" w:lineRule="auto"/>
      <w:jc w:val="both"/>
    </w:pPr>
    <w:rPr>
      <w:rFonts w:ascii="Calibri" w:eastAsia="Calibri" w:hAnsi="Calibri" w:cs="Times New Roman"/>
      <w:color w:val="000000"/>
      <w:sz w:val="24"/>
      <w:lang w:val="en-US"/>
    </w:rPr>
  </w:style>
  <w:style w:type="character" w:customStyle="1" w:styleId="BodyText2Char">
    <w:name w:val="Body Text 2 Char"/>
    <w:basedOn w:val="DefaultParagraphFont"/>
    <w:link w:val="BodyText2"/>
    <w:rsid w:val="00392725"/>
    <w:rPr>
      <w:rFonts w:ascii="Calibri" w:eastAsia="Calibri" w:hAnsi="Calibri" w:cs="Times New Roman"/>
      <w:color w:val="000000"/>
      <w:sz w:val="24"/>
      <w:lang w:val="en-US"/>
    </w:rPr>
  </w:style>
  <w:style w:type="paragraph" w:styleId="BodyTextIndent2">
    <w:name w:val="Body Text Indent 2"/>
    <w:basedOn w:val="Normal"/>
    <w:link w:val="BodyTextIndent2Char"/>
    <w:rsid w:val="00392725"/>
    <w:pPr>
      <w:spacing w:after="120" w:line="480" w:lineRule="auto"/>
      <w:ind w:left="360"/>
      <w:jc w:val="both"/>
    </w:pPr>
    <w:rPr>
      <w:rFonts w:ascii="Times New Roman" w:eastAsia="Times New Roman" w:hAnsi="Times New Roman" w:cs="Times New Roman"/>
      <w:color w:val="000000"/>
      <w:sz w:val="24"/>
      <w:szCs w:val="24"/>
      <w:lang w:val="id-ID" w:eastAsia="id-ID"/>
    </w:rPr>
  </w:style>
  <w:style w:type="character" w:customStyle="1" w:styleId="BodyTextIndent2Char">
    <w:name w:val="Body Text Indent 2 Char"/>
    <w:basedOn w:val="DefaultParagraphFont"/>
    <w:link w:val="BodyTextIndent2"/>
    <w:rsid w:val="00392725"/>
    <w:rPr>
      <w:rFonts w:ascii="Times New Roman" w:eastAsia="Times New Roman" w:hAnsi="Times New Roman" w:cs="Times New Roman"/>
      <w:color w:val="000000"/>
      <w:sz w:val="24"/>
      <w:szCs w:val="24"/>
      <w:lang w:val="id-ID" w:eastAsia="id-ID"/>
    </w:rPr>
  </w:style>
  <w:style w:type="paragraph" w:styleId="BodyTextIndent3">
    <w:name w:val="Body Text Indent 3"/>
    <w:basedOn w:val="Normal"/>
    <w:link w:val="BodyTextIndent3Char"/>
    <w:rsid w:val="00392725"/>
    <w:pPr>
      <w:spacing w:after="0" w:line="480" w:lineRule="auto"/>
      <w:ind w:firstLine="720"/>
      <w:jc w:val="both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customStyle="1" w:styleId="BodyTextIndent3Char">
    <w:name w:val="Body Text Indent 3 Char"/>
    <w:basedOn w:val="DefaultParagraphFont"/>
    <w:link w:val="BodyTextIndent3"/>
    <w:rsid w:val="00392725"/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63">
    <w:name w:val="xl63"/>
    <w:basedOn w:val="Normal"/>
    <w:rsid w:val="0039272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b/>
      <w:bCs/>
      <w:color w:val="000000"/>
      <w:sz w:val="20"/>
      <w:szCs w:val="20"/>
      <w:lang w:val="id-ID" w:eastAsia="id-ID"/>
    </w:rPr>
  </w:style>
  <w:style w:type="paragraph" w:customStyle="1" w:styleId="xl64">
    <w:name w:val="xl64"/>
    <w:basedOn w:val="Normal"/>
    <w:rsid w:val="00392725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b/>
      <w:bCs/>
      <w:color w:val="000000"/>
      <w:sz w:val="20"/>
      <w:szCs w:val="20"/>
      <w:lang w:val="id-ID" w:eastAsia="id-ID"/>
    </w:rPr>
  </w:style>
  <w:style w:type="paragraph" w:customStyle="1" w:styleId="xl65">
    <w:name w:val="xl65"/>
    <w:basedOn w:val="Normal"/>
    <w:rsid w:val="00392725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b/>
      <w:bCs/>
      <w:color w:val="000000"/>
      <w:sz w:val="20"/>
      <w:szCs w:val="20"/>
      <w:lang w:val="id-ID" w:eastAsia="id-ID"/>
    </w:rPr>
  </w:style>
  <w:style w:type="paragraph" w:customStyle="1" w:styleId="xl66">
    <w:name w:val="xl66"/>
    <w:basedOn w:val="Normal"/>
    <w:rsid w:val="00392725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b/>
      <w:bCs/>
      <w:color w:val="000000"/>
      <w:sz w:val="20"/>
      <w:szCs w:val="20"/>
      <w:lang w:val="id-ID" w:eastAsia="id-ID"/>
    </w:rPr>
  </w:style>
  <w:style w:type="paragraph" w:customStyle="1" w:styleId="xl67">
    <w:name w:val="xl67"/>
    <w:basedOn w:val="Normal"/>
    <w:rsid w:val="00392725"/>
    <w:pPr>
      <w:spacing w:before="100" w:beforeAutospacing="1" w:after="100" w:afterAutospacing="1" w:line="240" w:lineRule="auto"/>
      <w:jc w:val="both"/>
    </w:pPr>
    <w:rPr>
      <w:rFonts w:ascii="Calibri" w:eastAsia="Times New Roman" w:hAnsi="Calibri" w:cs="Calibri"/>
      <w:color w:val="000000"/>
      <w:sz w:val="20"/>
      <w:szCs w:val="20"/>
      <w:lang w:val="id-ID" w:eastAsia="id-ID"/>
    </w:rPr>
  </w:style>
  <w:style w:type="paragraph" w:customStyle="1" w:styleId="xl68">
    <w:name w:val="xl68"/>
    <w:basedOn w:val="Normal"/>
    <w:rsid w:val="0039272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color w:val="000000"/>
      <w:sz w:val="20"/>
      <w:szCs w:val="20"/>
      <w:lang w:val="id-ID" w:eastAsia="id-ID"/>
    </w:rPr>
  </w:style>
  <w:style w:type="paragraph" w:customStyle="1" w:styleId="xl69">
    <w:name w:val="xl69"/>
    <w:basedOn w:val="Normal"/>
    <w:rsid w:val="0039272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b/>
      <w:bCs/>
      <w:color w:val="000000"/>
      <w:sz w:val="20"/>
      <w:szCs w:val="20"/>
      <w:lang w:val="id-ID" w:eastAsia="id-ID"/>
    </w:rPr>
  </w:style>
  <w:style w:type="paragraph" w:customStyle="1" w:styleId="xl70">
    <w:name w:val="xl70"/>
    <w:basedOn w:val="Normal"/>
    <w:rsid w:val="00392725"/>
    <w:pP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color w:val="000000"/>
      <w:sz w:val="20"/>
      <w:szCs w:val="20"/>
      <w:lang w:val="id-ID" w:eastAsia="id-ID"/>
    </w:rPr>
  </w:style>
  <w:style w:type="paragraph" w:customStyle="1" w:styleId="Default">
    <w:name w:val="Default"/>
    <w:rsid w:val="00392725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en-US"/>
    </w:rPr>
  </w:style>
  <w:style w:type="paragraph" w:customStyle="1" w:styleId="font5">
    <w:name w:val="font5"/>
    <w:basedOn w:val="Normal"/>
    <w:rsid w:val="00392725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b/>
      <w:bCs/>
      <w:color w:val="000000"/>
      <w:sz w:val="24"/>
      <w:lang w:val="id-ID" w:eastAsia="id-ID"/>
    </w:rPr>
  </w:style>
  <w:style w:type="paragraph" w:customStyle="1" w:styleId="font6">
    <w:name w:val="font6"/>
    <w:basedOn w:val="Normal"/>
    <w:rsid w:val="00392725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b/>
      <w:bCs/>
      <w:i/>
      <w:iCs/>
      <w:color w:val="000000"/>
      <w:sz w:val="24"/>
      <w:lang w:val="id-ID" w:eastAsia="id-ID"/>
    </w:rPr>
  </w:style>
  <w:style w:type="paragraph" w:customStyle="1" w:styleId="xl71">
    <w:name w:val="xl71"/>
    <w:basedOn w:val="Normal"/>
    <w:rsid w:val="00392725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id-ID" w:eastAsia="id-ID"/>
    </w:rPr>
  </w:style>
  <w:style w:type="paragraph" w:customStyle="1" w:styleId="xl72">
    <w:name w:val="xl72"/>
    <w:basedOn w:val="Normal"/>
    <w:rsid w:val="00392725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id-ID" w:eastAsia="id-ID"/>
    </w:rPr>
  </w:style>
  <w:style w:type="paragraph" w:customStyle="1" w:styleId="xl73">
    <w:name w:val="xl73"/>
    <w:basedOn w:val="Normal"/>
    <w:rsid w:val="00392725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id-ID" w:eastAsia="id-ID"/>
    </w:rPr>
  </w:style>
  <w:style w:type="paragraph" w:customStyle="1" w:styleId="xl74">
    <w:name w:val="xl74"/>
    <w:basedOn w:val="Normal"/>
    <w:rsid w:val="00392725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id-ID" w:eastAsia="id-ID"/>
    </w:rPr>
  </w:style>
  <w:style w:type="paragraph" w:customStyle="1" w:styleId="xl75">
    <w:name w:val="xl75"/>
    <w:basedOn w:val="Normal"/>
    <w:rsid w:val="00392725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id-ID"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17563B"/>
    <w:pPr>
      <w:spacing w:after="100" w:line="276" w:lineRule="auto"/>
      <w:ind w:left="880"/>
    </w:pPr>
    <w:rPr>
      <w:rFonts w:eastAsiaTheme="minorEastAsia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17563B"/>
    <w:pPr>
      <w:spacing w:after="100" w:line="276" w:lineRule="auto"/>
      <w:ind w:left="1100"/>
    </w:pPr>
    <w:rPr>
      <w:rFonts w:eastAsiaTheme="minorEastAsia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17563B"/>
    <w:pPr>
      <w:spacing w:after="100" w:line="276" w:lineRule="auto"/>
      <w:ind w:left="1320"/>
    </w:pPr>
    <w:rPr>
      <w:rFonts w:eastAsiaTheme="minorEastAsia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17563B"/>
    <w:pPr>
      <w:spacing w:after="100" w:line="276" w:lineRule="auto"/>
      <w:ind w:left="1540"/>
    </w:pPr>
    <w:rPr>
      <w:rFonts w:eastAsiaTheme="minorEastAsia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17563B"/>
    <w:pPr>
      <w:spacing w:after="100" w:line="276" w:lineRule="auto"/>
      <w:ind w:left="1760"/>
    </w:pPr>
    <w:rPr>
      <w:rFonts w:eastAsiaTheme="minorEastAsia"/>
      <w:lang w:val="id-ID" w:eastAsia="id-I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711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12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5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2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2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76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22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0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04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0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2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84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5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1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342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482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1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749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110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18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15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30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524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503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883486-FE32-45F5-B0EE-D90E8DC892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5</TotalTime>
  <Pages>4</Pages>
  <Words>926</Words>
  <Characters>5284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gus</dc:creator>
  <cp:lastModifiedBy>gustiyan rachmadi</cp:lastModifiedBy>
  <cp:revision>8</cp:revision>
  <cp:lastPrinted>2021-09-21T07:18:00Z</cp:lastPrinted>
  <dcterms:created xsi:type="dcterms:W3CDTF">2022-01-19T17:26:00Z</dcterms:created>
  <dcterms:modified xsi:type="dcterms:W3CDTF">2022-03-28T07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6bb39b7-36e5-32a6-9989-69f5395c32a5</vt:lpwstr>
  </property>
  <property fmtid="{D5CDD505-2E9C-101B-9397-08002B2CF9AE}" pid="4" name="Mendeley Citation Style_1">
    <vt:lpwstr>http://www.zotero.org/styles/harvard-cite-them-right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